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09F15446" w14:textId="2635152B"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1CA0A217" w14:textId="19317805" w:rsidR="005D4500" w:rsidRPr="002353AB" w:rsidRDefault="002353AB" w:rsidP="002353AB">
      <w:pPr>
        <w:pStyle w:val="Titel"/>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t>Hier fancy Titel überlegen f</w:t>
      </w:r>
      <w:r>
        <w:rPr>
          <w:rFonts w:ascii="Times New Roman" w:hAnsi="Times New Roman" w:cs="Times New Roman"/>
          <w:color w:val="DBDBDB" w:themeColor="accent3" w:themeTint="66"/>
          <w:sz w:val="24"/>
          <w:szCs w:val="24"/>
          <w:lang w:val="de-DE"/>
        </w:rPr>
        <w:t>ür Expertise-Paper</w:t>
      </w:r>
    </w:p>
    <w:p w14:paraId="7884E8B4" w14:textId="0EF0BA16" w:rsidR="0017154C" w:rsidRPr="002353AB" w:rsidRDefault="00660AEB" w:rsidP="007C555E">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2353AB">
        <w:rPr>
          <w:rFonts w:ascii="Times New Roman" w:hAnsi="Times New Roman" w:cs="Times New Roman"/>
          <w:color w:val="DBDBDB" w:themeColor="accent3" w:themeTint="66"/>
          <w:sz w:val="24"/>
          <w:szCs w:val="24"/>
          <w:lang w:val="de-DE"/>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P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167CF50C" w14:textId="77777777" w:rsidR="0039084A" w:rsidRDefault="0039084A" w:rsidP="007C555E">
      <w:pPr>
        <w:pStyle w:val="berschrift2"/>
        <w:rPr>
          <w:rFonts w:ascii="Times New Roman" w:hAnsi="Times New Roman" w:cs="Times New Roman"/>
          <w:color w:val="000000" w:themeColor="text1"/>
          <w:sz w:val="24"/>
          <w:szCs w:val="24"/>
        </w:rPr>
      </w:pP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3ECBEEEB"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ins w:id="1" w:author="Lotz, Christin" w:date="2025-01-23T11:05:00Z">
        <w:r w:rsidR="005F0ED6">
          <w:rPr>
            <w:rFonts w:ascii="Times New Roman" w:hAnsi="Times New Roman" w:cs="Times New Roman"/>
            <w:sz w:val="24"/>
            <w:szCs w:val="24"/>
          </w:rPr>
          <w:t>,</w:t>
        </w:r>
      </w:ins>
      <w:r w:rsidRPr="00834488">
        <w:rPr>
          <w:rFonts w:ascii="Times New Roman" w:hAnsi="Times New Roman" w:cs="Times New Roman"/>
          <w:sz w:val="24"/>
          <w:szCs w:val="24"/>
        </w:rPr>
        <w:t xml:space="preserve"> involving </w:t>
      </w:r>
      <w:commentRangeStart w:id="2"/>
      <w:commentRangeStart w:id="3"/>
      <w:r w:rsidRPr="00834488">
        <w:rPr>
          <w:rFonts w:ascii="Times New Roman" w:hAnsi="Times New Roman" w:cs="Times New Roman"/>
          <w:sz w:val="24"/>
          <w:szCs w:val="24"/>
        </w:rPr>
        <w:t xml:space="preserve">classroom </w:t>
      </w:r>
      <w:r w:rsidR="00706082">
        <w:rPr>
          <w:rFonts w:ascii="Times New Roman" w:hAnsi="Times New Roman" w:cs="Times New Roman"/>
          <w:sz w:val="24"/>
          <w:szCs w:val="24"/>
        </w:rPr>
        <w:t>events</w:t>
      </w:r>
      <w:commentRangeEnd w:id="2"/>
      <w:r w:rsidR="00B75CE8">
        <w:rPr>
          <w:rStyle w:val="Kommentarzeichen"/>
        </w:rPr>
        <w:commentReference w:id="2"/>
      </w:r>
      <w:commentRangeEnd w:id="3"/>
      <w:r w:rsidR="005F0ED6">
        <w:rPr>
          <w:rStyle w:val="Kommentarzeichen"/>
        </w:rPr>
        <w:commentReference w:id="3"/>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heir subjective assessments of how disruptive the events were</w:t>
      </w:r>
      <w:r w:rsidR="00504CFD">
        <w:rPr>
          <w:rFonts w:ascii="Times New Roman" w:hAnsi="Times New Roman" w:cs="Times New Roman"/>
          <w:sz w:val="24"/>
          <w:szCs w:val="24"/>
        </w:rPr>
        <w:t>,</w:t>
      </w:r>
      <w:del w:id="4" w:author="Lotz, Christin" w:date="2025-01-23T11:06:00Z">
        <w:r w:rsidR="007D381B" w:rsidRPr="007D381B" w:rsidDel="005F0ED6">
          <w:rPr>
            <w:rFonts w:ascii="Times New Roman" w:hAnsi="Times New Roman" w:cs="Times New Roman"/>
            <w:sz w:val="24"/>
            <w:szCs w:val="24"/>
          </w:rPr>
          <w:delText xml:space="preserve"> and</w:delText>
        </w:r>
      </w:del>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r w:rsidRPr="002A6E1F">
        <w:rPr>
          <w:rFonts w:ascii="Times New Roman" w:hAnsi="Times New Roman" w:cs="Times New Roman"/>
          <w:sz w:val="24"/>
          <w:szCs w:val="24"/>
        </w:rPr>
        <w:t>ProVisioNET</w:t>
      </w:r>
      <w:r w:rsidRPr="00834488">
        <w:rPr>
          <w:rFonts w:ascii="Times New Roman" w:hAnsi="Times New Roman" w:cs="Times New Roman"/>
          <w:sz w:val="24"/>
          <w:szCs w:val="24"/>
        </w:rPr>
        <w:t>)</w:t>
      </w:r>
      <w:ins w:id="5" w:author="Lotz, Christin" w:date="2025-01-23T11:06:00Z">
        <w:r w:rsidR="005F0ED6">
          <w:rPr>
            <w:rFonts w:ascii="Times New Roman" w:hAnsi="Times New Roman" w:cs="Times New Roman"/>
            <w:sz w:val="24"/>
            <w:szCs w:val="24"/>
          </w:rPr>
          <w:t>.</w:t>
        </w:r>
      </w:ins>
      <w:del w:id="6" w:author="Lotz, Christin" w:date="2025-01-23T11:06:00Z">
        <w:r w:rsidRPr="00834488" w:rsidDel="005F0ED6">
          <w:rPr>
            <w:rFonts w:ascii="Times New Roman" w:hAnsi="Times New Roman" w:cs="Times New Roman"/>
            <w:sz w:val="24"/>
            <w:szCs w:val="24"/>
          </w:rPr>
          <w:delText>, which focused on developing classroom management skills.</w:delText>
        </w:r>
      </w:del>
    </w:p>
    <w:p w14:paraId="0BA87C31" w14:textId="7CDAA3BD"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Participants individually attended a lab session and conducted a brief </w:t>
      </w:r>
      <w:r w:rsidR="00ED6105">
        <w:rPr>
          <w:rFonts w:ascii="Times New Roman" w:hAnsi="Times New Roman" w:cs="Times New Roman"/>
          <w:sz w:val="24"/>
          <w:szCs w:val="24"/>
        </w:rPr>
        <w:t>micro-teaching unit</w:t>
      </w:r>
      <w:r w:rsidRPr="00834488">
        <w:rPr>
          <w:rFonts w:ascii="Times New Roman" w:hAnsi="Times New Roman" w:cs="Times New Roman"/>
          <w:sz w:val="24"/>
          <w:szCs w:val="24"/>
        </w:rPr>
        <w:t xml:space="preserve"> for a small “class” of three trained actors</w:t>
      </w:r>
      <w:ins w:id="7" w:author="Lotz, Christin" w:date="2025-01-23T11:08:00Z">
        <w:r w:rsidR="005F0ED6">
          <w:rPr>
            <w:rFonts w:ascii="Times New Roman" w:hAnsi="Times New Roman" w:cs="Times New Roman"/>
            <w:sz w:val="24"/>
            <w:szCs w:val="24"/>
          </w:rPr>
          <w:t>,</w:t>
        </w:r>
      </w:ins>
      <w:r w:rsidRPr="00834488">
        <w:rPr>
          <w:rFonts w:ascii="Times New Roman" w:hAnsi="Times New Roman" w:cs="Times New Roman"/>
          <w:sz w:val="24"/>
          <w:szCs w:val="24"/>
        </w:rPr>
        <w:t xml:space="preserve"> simulating typical and potentially disruptive classroom </w:t>
      </w:r>
      <w:del w:id="8" w:author="Lotz, Christin" w:date="2025-01-23T11:08:00Z">
        <w:r w:rsidRPr="00834488" w:rsidDel="005F0ED6">
          <w:rPr>
            <w:rFonts w:ascii="Times New Roman" w:hAnsi="Times New Roman" w:cs="Times New Roman"/>
            <w:sz w:val="24"/>
            <w:szCs w:val="24"/>
          </w:rPr>
          <w:delText>behaviors</w:delText>
        </w:r>
      </w:del>
      <w:ins w:id="9" w:author="Lotz, Christin" w:date="2025-01-23T11:08:00Z">
        <w:r w:rsidR="005F0ED6">
          <w:rPr>
            <w:rFonts w:ascii="Times New Roman" w:hAnsi="Times New Roman" w:cs="Times New Roman"/>
            <w:sz w:val="24"/>
            <w:szCs w:val="24"/>
          </w:rPr>
          <w:t>events</w:t>
        </w:r>
      </w:ins>
      <w:r w:rsidRPr="00834488">
        <w:rPr>
          <w:rFonts w:ascii="Times New Roman" w:hAnsi="Times New Roman" w:cs="Times New Roman"/>
          <w:sz w:val="24"/>
          <w:szCs w:val="24"/>
        </w:rPr>
        <w:t xml:space="preserve">. During the </w:t>
      </w:r>
      <w:commentRangeStart w:id="10"/>
      <w:r w:rsidRPr="00834488">
        <w:rPr>
          <w:rFonts w:ascii="Times New Roman" w:hAnsi="Times New Roman" w:cs="Times New Roman"/>
          <w:sz w:val="24"/>
          <w:szCs w:val="24"/>
        </w:rPr>
        <w:t>session</w:t>
      </w:r>
      <w:commentRangeEnd w:id="10"/>
      <w:r w:rsidR="005F0ED6">
        <w:rPr>
          <w:rStyle w:val="Kommentarzeichen"/>
        </w:rPr>
        <w:commentReference w:id="10"/>
      </w:r>
      <w:r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9B1145A" w14:textId="77777777"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study had three primary aims:</w:t>
      </w:r>
    </w:p>
    <w:p w14:paraId="7966B581" w14:textId="6896253A" w:rsidR="00834488" w:rsidRPr="00834488" w:rsidRDefault="00834488" w:rsidP="007C555E">
      <w:pPr>
        <w:pStyle w:val="Listenabsatz"/>
        <w:numPr>
          <w:ilvl w:val="0"/>
          <w:numId w:val="15"/>
        </w:numPr>
        <w:tabs>
          <w:tab w:val="clear" w:pos="720"/>
          <w:tab w:val="num" w:pos="360"/>
        </w:tabs>
        <w:ind w:left="360"/>
        <w:rPr>
          <w:rFonts w:ascii="Times New Roman" w:hAnsi="Times New Roman" w:cs="Times New Roman"/>
          <w:sz w:val="24"/>
          <w:szCs w:val="24"/>
        </w:rPr>
      </w:pPr>
      <w:r w:rsidRPr="00834488">
        <w:rPr>
          <w:rFonts w:ascii="Times New Roman" w:hAnsi="Times New Roman" w:cs="Times New Roman"/>
          <w:sz w:val="24"/>
          <w:szCs w:val="24"/>
        </w:rPr>
        <w:lastRenderedPageBreak/>
        <w:t xml:space="preserve">The first research goal was to examine teachers’ </w:t>
      </w:r>
      <w:r w:rsidR="007258E8">
        <w:rPr>
          <w:rFonts w:ascii="Times New Roman" w:hAnsi="Times New Roman" w:cs="Times New Roman"/>
          <w:sz w:val="24"/>
          <w:szCs w:val="24"/>
        </w:rPr>
        <w:t>professional vision</w:t>
      </w:r>
      <w:r w:rsidR="0053428F">
        <w:rPr>
          <w:rFonts w:ascii="Times New Roman" w:hAnsi="Times New Roman" w:cs="Times New Roman"/>
          <w:sz w:val="24"/>
          <w:szCs w:val="24"/>
        </w:rPr>
        <w:t xml:space="preserve">, i.e., </w:t>
      </w:r>
      <w:r w:rsidRPr="00834488">
        <w:rPr>
          <w:rFonts w:ascii="Times New Roman" w:hAnsi="Times New Roman" w:cs="Times New Roman"/>
          <w:sz w:val="24"/>
          <w:szCs w:val="24"/>
        </w:rPr>
        <w:t>gaze behavior</w:t>
      </w:r>
      <w:r w:rsidR="0053428F">
        <w:rPr>
          <w:rFonts w:ascii="Times New Roman" w:hAnsi="Times New Roman" w:cs="Times New Roman"/>
          <w:sz w:val="24"/>
          <w:szCs w:val="24"/>
        </w:rPr>
        <w:t>,</w:t>
      </w:r>
      <w:r w:rsidRPr="00834488">
        <w:rPr>
          <w:rFonts w:ascii="Times New Roman" w:hAnsi="Times New Roman" w:cs="Times New Roman"/>
          <w:sz w:val="24"/>
          <w:szCs w:val="24"/>
        </w:rPr>
        <w:t xml:space="preserve"> during classroom interactions in a lab-based teaching task</w:t>
      </w:r>
      <w:ins w:id="11" w:author="Lotz, Christin" w:date="2025-01-23T11:10:00Z">
        <w:r w:rsidR="005F0ED6">
          <w:rPr>
            <w:rFonts w:ascii="Times New Roman" w:hAnsi="Times New Roman" w:cs="Times New Roman"/>
            <w:sz w:val="24"/>
            <w:szCs w:val="24"/>
          </w:rPr>
          <w:t>,</w:t>
        </w:r>
      </w:ins>
      <w:r w:rsidRPr="00834488">
        <w:rPr>
          <w:rFonts w:ascii="Times New Roman" w:hAnsi="Times New Roman" w:cs="Times New Roman"/>
          <w:sz w:val="24"/>
          <w:szCs w:val="24"/>
        </w:rPr>
        <w:t xml:space="preserve"> lasting approximately 15 minutes and to explore differences between experienced and inexperienced teachers in their visual attention. </w:t>
      </w:r>
      <w:commentRangeStart w:id="12"/>
      <w:commentRangeStart w:id="13"/>
      <w:r w:rsidRPr="00834488">
        <w:rPr>
          <w:rFonts w:ascii="Times New Roman" w:hAnsi="Times New Roman" w:cs="Times New Roman"/>
          <w:sz w:val="24"/>
          <w:szCs w:val="24"/>
        </w:rPr>
        <w:t xml:space="preserve">It was </w:t>
      </w:r>
      <w:r w:rsidR="00CF56DE">
        <w:rPr>
          <w:rFonts w:ascii="Times New Roman" w:hAnsi="Times New Roman" w:cs="Times New Roman"/>
          <w:sz w:val="24"/>
          <w:szCs w:val="24"/>
        </w:rPr>
        <w:t>expected</w:t>
      </w:r>
      <w:r w:rsidRPr="00834488">
        <w:rPr>
          <w:rFonts w:ascii="Times New Roman" w:hAnsi="Times New Roman" w:cs="Times New Roman"/>
          <w:sz w:val="24"/>
          <w:szCs w:val="24"/>
        </w:rPr>
        <w:t xml:space="preserve"> </w:t>
      </w:r>
      <w:r w:rsidR="00D60A1F" w:rsidRPr="00D60A1F">
        <w:rPr>
          <w:rFonts w:ascii="Times New Roman" w:hAnsi="Times New Roman" w:cs="Times New Roman"/>
          <w:sz w:val="24"/>
          <w:szCs w:val="24"/>
        </w:rPr>
        <w:t xml:space="preserve">that all participants </w:t>
      </w:r>
      <w:r w:rsidR="002C1F59" w:rsidRPr="002C1F59">
        <w:rPr>
          <w:rFonts w:ascii="Times New Roman" w:hAnsi="Times New Roman" w:cs="Times New Roman"/>
          <w:sz w:val="24"/>
          <w:szCs w:val="24"/>
        </w:rPr>
        <w:t xml:space="preserve">would focus their gaze primarily on relevant areas, such as students, while the disruptive person would attract the lowest fixation percentages due to the timing of disruptions in relation to the </w:t>
      </w:r>
      <w:r w:rsidR="00EC3465">
        <w:rPr>
          <w:rFonts w:ascii="Times New Roman" w:hAnsi="Times New Roman" w:cs="Times New Roman"/>
          <w:sz w:val="24"/>
          <w:szCs w:val="24"/>
        </w:rPr>
        <w:t>rest</w:t>
      </w:r>
      <w:r w:rsidR="002C1F59" w:rsidRPr="002C1F59">
        <w:rPr>
          <w:rFonts w:ascii="Times New Roman" w:hAnsi="Times New Roman" w:cs="Times New Roman"/>
          <w:sz w:val="24"/>
          <w:szCs w:val="24"/>
        </w:rPr>
        <w:t xml:space="preserve"> of the micro-teaching unit </w:t>
      </w:r>
      <w:r w:rsidR="00E8157D">
        <w:rPr>
          <w:rFonts w:ascii="Times New Roman" w:hAnsi="Times New Roman" w:cs="Times New Roman"/>
          <w:sz w:val="24"/>
          <w:szCs w:val="24"/>
        </w:rPr>
        <w:t>(</w:t>
      </w:r>
      <w:r w:rsidR="00E8157D" w:rsidRPr="00E8157D">
        <w:rPr>
          <w:rFonts w:ascii="Times New Roman" w:hAnsi="Times New Roman" w:cs="Times New Roman"/>
          <w:b/>
          <w:bCs/>
          <w:sz w:val="24"/>
          <w:szCs w:val="24"/>
        </w:rPr>
        <w:t>Hypothesis 1</w:t>
      </w:r>
      <w:r w:rsidR="00E8157D">
        <w:rPr>
          <w:rFonts w:ascii="Times New Roman" w:hAnsi="Times New Roman" w:cs="Times New Roman"/>
          <w:sz w:val="24"/>
          <w:szCs w:val="24"/>
        </w:rPr>
        <w:t>)</w:t>
      </w:r>
      <w:r w:rsidRPr="00834488">
        <w:rPr>
          <w:rFonts w:ascii="Times New Roman" w:hAnsi="Times New Roman" w:cs="Times New Roman"/>
          <w:sz w:val="24"/>
          <w:szCs w:val="24"/>
        </w:rPr>
        <w:t xml:space="preserve">. </w:t>
      </w:r>
      <w:commentRangeEnd w:id="12"/>
      <w:r w:rsidR="00CF56DE">
        <w:rPr>
          <w:rStyle w:val="Kommentarzeichen"/>
        </w:rPr>
        <w:commentReference w:id="12"/>
      </w:r>
      <w:commentRangeEnd w:id="13"/>
      <w:r w:rsidR="005F0ED6">
        <w:rPr>
          <w:rStyle w:val="Kommentarzeichen"/>
        </w:rPr>
        <w:commentReference w:id="13"/>
      </w:r>
      <w:r w:rsidRPr="00834488">
        <w:rPr>
          <w:rFonts w:ascii="Times New Roman" w:hAnsi="Times New Roman" w:cs="Times New Roman"/>
          <w:sz w:val="24"/>
          <w:szCs w:val="24"/>
        </w:rPr>
        <w:t>These differences were expected to be reflected in eye-tracking parameters, including the number</w:t>
      </w:r>
      <w:r w:rsidR="00B35CF9">
        <w:rPr>
          <w:rFonts w:ascii="Times New Roman" w:hAnsi="Times New Roman" w:cs="Times New Roman"/>
          <w:sz w:val="24"/>
          <w:szCs w:val="24"/>
        </w:rPr>
        <w:t xml:space="preserve"> and </w:t>
      </w:r>
      <w:r w:rsidRPr="00834488">
        <w:rPr>
          <w:rFonts w:ascii="Times New Roman" w:hAnsi="Times New Roman" w:cs="Times New Roman"/>
          <w:sz w:val="24"/>
          <w:szCs w:val="24"/>
        </w:rPr>
        <w:t>duration of fixations</w:t>
      </w:r>
      <w:r w:rsidR="00CE6B57">
        <w:rPr>
          <w:rFonts w:ascii="Times New Roman" w:hAnsi="Times New Roman" w:cs="Times New Roman"/>
          <w:sz w:val="24"/>
          <w:szCs w:val="24"/>
        </w:rPr>
        <w:t xml:space="preserve"> as percentages</w:t>
      </w:r>
      <w:r w:rsidR="00E8157D">
        <w:rPr>
          <w:rFonts w:ascii="Times New Roman" w:hAnsi="Times New Roman" w:cs="Times New Roman"/>
          <w:sz w:val="24"/>
          <w:szCs w:val="24"/>
        </w:rPr>
        <w:t xml:space="preserve">. </w:t>
      </w:r>
    </w:p>
    <w:p w14:paraId="2D165A6F" w14:textId="0E7D7AFF" w:rsidR="008C2C51" w:rsidRDefault="00122B25" w:rsidP="008C2C51">
      <w:pPr>
        <w:pStyle w:val="Listenabsatz"/>
        <w:numPr>
          <w:ilvl w:val="0"/>
          <w:numId w:val="15"/>
        </w:numPr>
        <w:tabs>
          <w:tab w:val="clear" w:pos="720"/>
          <w:tab w:val="num" w:pos="360"/>
        </w:tabs>
        <w:ind w:left="360"/>
        <w:rPr>
          <w:rFonts w:ascii="Times New Roman" w:hAnsi="Times New Roman" w:cs="Times New Roman"/>
          <w:sz w:val="24"/>
          <w:szCs w:val="24"/>
        </w:rPr>
      </w:pPr>
      <w:r w:rsidRPr="00122B25">
        <w:rPr>
          <w:rFonts w:ascii="Times New Roman" w:hAnsi="Times New Roman" w:cs="Times New Roman"/>
          <w:sz w:val="24"/>
          <w:szCs w:val="24"/>
        </w:rPr>
        <w:t xml:space="preserve">The second research goal was to </w:t>
      </w:r>
      <w:commentRangeStart w:id="14"/>
      <w:r w:rsidRPr="00122B25">
        <w:rPr>
          <w:rFonts w:ascii="Times New Roman" w:hAnsi="Times New Roman" w:cs="Times New Roman"/>
          <w:sz w:val="24"/>
          <w:szCs w:val="24"/>
        </w:rPr>
        <w:t xml:space="preserve">examine global monitoring gaze behavior, represented by the Gaze Relational Index (GRI), </w:t>
      </w:r>
      <w:commentRangeEnd w:id="14"/>
      <w:r w:rsidR="00656EA6">
        <w:rPr>
          <w:rStyle w:val="Kommentarzeichen"/>
        </w:rPr>
        <w:commentReference w:id="14"/>
      </w:r>
      <w:commentRangeStart w:id="15"/>
      <w:r w:rsidRPr="00122B25">
        <w:rPr>
          <w:rFonts w:ascii="Times New Roman" w:hAnsi="Times New Roman" w:cs="Times New Roman"/>
          <w:sz w:val="24"/>
          <w:szCs w:val="24"/>
        </w:rPr>
        <w:t>calculated as the ratio of fixation number to fixation duration</w:t>
      </w:r>
      <w:r w:rsidR="001A4121">
        <w:rPr>
          <w:rFonts w:ascii="Times New Roman" w:hAnsi="Times New Roman" w:cs="Times New Roman"/>
          <w:sz w:val="24"/>
          <w:szCs w:val="24"/>
        </w:rPr>
        <w:t xml:space="preserve">, for the entire micro-teaching unit and the AOI </w:t>
      </w:r>
      <w:r w:rsidR="001A4121" w:rsidRPr="001A4121">
        <w:rPr>
          <w:rFonts w:ascii="Times New Roman" w:hAnsi="Times New Roman" w:cs="Times New Roman"/>
          <w:i/>
          <w:iCs/>
          <w:sz w:val="24"/>
          <w:szCs w:val="24"/>
        </w:rPr>
        <w:t>Students</w:t>
      </w:r>
      <w:r w:rsidR="001A4121">
        <w:rPr>
          <w:rFonts w:ascii="Times New Roman" w:hAnsi="Times New Roman" w:cs="Times New Roman"/>
          <w:sz w:val="24"/>
          <w:szCs w:val="24"/>
        </w:rPr>
        <w:t xml:space="preserve">, </w:t>
      </w:r>
      <w:r w:rsidRPr="00122B25">
        <w:rPr>
          <w:rFonts w:ascii="Times New Roman" w:hAnsi="Times New Roman" w:cs="Times New Roman"/>
          <w:sz w:val="24"/>
          <w:szCs w:val="24"/>
        </w:rPr>
        <w:t xml:space="preserve">as well as </w:t>
      </w:r>
      <w:r w:rsidR="001A4121">
        <w:rPr>
          <w:rFonts w:ascii="Times New Roman" w:hAnsi="Times New Roman" w:cs="Times New Roman"/>
          <w:sz w:val="24"/>
          <w:szCs w:val="24"/>
        </w:rPr>
        <w:t xml:space="preserve">event-related </w:t>
      </w:r>
      <w:r w:rsidRPr="00122B25">
        <w:rPr>
          <w:rFonts w:ascii="Times New Roman" w:hAnsi="Times New Roman" w:cs="Times New Roman"/>
          <w:sz w:val="24"/>
          <w:szCs w:val="24"/>
        </w:rPr>
        <w:t xml:space="preserve">gaze behavior to the AOI </w:t>
      </w:r>
      <w:r w:rsidRPr="00122B25">
        <w:rPr>
          <w:rFonts w:ascii="Times New Roman" w:hAnsi="Times New Roman" w:cs="Times New Roman"/>
          <w:i/>
          <w:iCs/>
          <w:sz w:val="24"/>
          <w:szCs w:val="24"/>
        </w:rPr>
        <w:t>Disruptive Person</w:t>
      </w:r>
      <w:r w:rsidRPr="00122B25">
        <w:rPr>
          <w:rFonts w:ascii="Times New Roman" w:hAnsi="Times New Roman" w:cs="Times New Roman"/>
          <w:sz w:val="24"/>
          <w:szCs w:val="24"/>
        </w:rPr>
        <w:t>.</w:t>
      </w:r>
      <w:r w:rsidR="008C2C51">
        <w:rPr>
          <w:rFonts w:ascii="Times New Roman" w:hAnsi="Times New Roman" w:cs="Times New Roman"/>
          <w:sz w:val="24"/>
          <w:szCs w:val="24"/>
        </w:rPr>
        <w:t xml:space="preserve"> </w:t>
      </w:r>
      <w:commentRangeEnd w:id="15"/>
      <w:r w:rsidR="00656EA6">
        <w:rPr>
          <w:rStyle w:val="Kommentarzeichen"/>
        </w:rPr>
        <w:commentReference w:id="15"/>
      </w:r>
      <w:r w:rsidR="00A3340B">
        <w:rPr>
          <w:rFonts w:ascii="Times New Roman" w:hAnsi="Times New Roman" w:cs="Times New Roman"/>
          <w:sz w:val="24"/>
          <w:szCs w:val="24"/>
        </w:rPr>
        <w:t>For the global monitoring behavior, e</w:t>
      </w:r>
      <w:r w:rsidR="008C2C51">
        <w:rPr>
          <w:rFonts w:ascii="Times New Roman" w:hAnsi="Times New Roman" w:cs="Times New Roman"/>
          <w:sz w:val="24"/>
          <w:szCs w:val="24"/>
        </w:rPr>
        <w:t xml:space="preserve">xperienced teachers </w:t>
      </w:r>
      <w:r w:rsidR="008C2C51" w:rsidRPr="00834488">
        <w:rPr>
          <w:rFonts w:ascii="Times New Roman" w:hAnsi="Times New Roman" w:cs="Times New Roman"/>
          <w:sz w:val="24"/>
          <w:szCs w:val="24"/>
        </w:rPr>
        <w:t xml:space="preserve">were expected to demonstrate more frequent but shorter fixations, resulting in a smaller GRI </w:t>
      </w:r>
      <w:r w:rsidR="008C2C51">
        <w:rPr>
          <w:rFonts w:ascii="Times New Roman" w:hAnsi="Times New Roman" w:cs="Times New Roman"/>
          <w:sz w:val="24"/>
          <w:szCs w:val="24"/>
        </w:rPr>
        <w:t>than</w:t>
      </w:r>
      <w:r w:rsidR="008C2C51" w:rsidRPr="00834488">
        <w:rPr>
          <w:rFonts w:ascii="Times New Roman" w:hAnsi="Times New Roman" w:cs="Times New Roman"/>
          <w:sz w:val="24"/>
          <w:szCs w:val="24"/>
        </w:rPr>
        <w:t xml:space="preserve"> inexperienced teachers </w:t>
      </w:r>
      <w:r w:rsidR="00A3340B" w:rsidRPr="00A3340B">
        <w:rPr>
          <w:rFonts w:ascii="Times New Roman" w:hAnsi="Times New Roman" w:cs="Times New Roman"/>
          <w:sz w:val="24"/>
          <w:szCs w:val="24"/>
        </w:rPr>
        <w:t xml:space="preserve">for the entire micro-teaching unit and the AOI </w:t>
      </w:r>
      <w:r w:rsidR="00A3340B" w:rsidRPr="00A3340B">
        <w:rPr>
          <w:rFonts w:ascii="Times New Roman" w:hAnsi="Times New Roman" w:cs="Times New Roman"/>
          <w:i/>
          <w:iCs/>
          <w:sz w:val="24"/>
          <w:szCs w:val="24"/>
        </w:rPr>
        <w:t>Students</w:t>
      </w:r>
      <w:r w:rsidR="00A3340B">
        <w:rPr>
          <w:rFonts w:ascii="Times New Roman" w:hAnsi="Times New Roman" w:cs="Times New Roman"/>
          <w:i/>
          <w:iCs/>
          <w:sz w:val="24"/>
          <w:szCs w:val="24"/>
        </w:rPr>
        <w:t xml:space="preserve"> </w:t>
      </w:r>
      <w:r w:rsidR="008C2C51" w:rsidRPr="00834488">
        <w:rPr>
          <w:rFonts w:ascii="Times New Roman" w:hAnsi="Times New Roman" w:cs="Times New Roman"/>
          <w:sz w:val="24"/>
          <w:szCs w:val="24"/>
        </w:rPr>
        <w:t>(</w:t>
      </w:r>
      <w:r w:rsidR="008C2C51" w:rsidRPr="00834488">
        <w:rPr>
          <w:rFonts w:ascii="Times New Roman" w:hAnsi="Times New Roman" w:cs="Times New Roman"/>
          <w:b/>
          <w:bCs/>
          <w:sz w:val="24"/>
          <w:szCs w:val="24"/>
        </w:rPr>
        <w:t xml:space="preserve">Hypothesis </w:t>
      </w:r>
      <w:r w:rsidR="008C2C51">
        <w:rPr>
          <w:rFonts w:ascii="Times New Roman" w:hAnsi="Times New Roman" w:cs="Times New Roman"/>
          <w:b/>
          <w:bCs/>
          <w:sz w:val="24"/>
          <w:szCs w:val="24"/>
        </w:rPr>
        <w:t>2a</w:t>
      </w:r>
      <w:r w:rsidR="008C2C51" w:rsidRPr="00834488">
        <w:rPr>
          <w:rFonts w:ascii="Times New Roman" w:hAnsi="Times New Roman" w:cs="Times New Roman"/>
          <w:sz w:val="24"/>
          <w:szCs w:val="24"/>
        </w:rPr>
        <w:t>)</w:t>
      </w:r>
      <w:r w:rsidR="008C2C51">
        <w:rPr>
          <w:rFonts w:ascii="Times New Roman" w:hAnsi="Times New Roman" w:cs="Times New Roman"/>
          <w:sz w:val="24"/>
          <w:szCs w:val="24"/>
        </w:rPr>
        <w:t>.</w:t>
      </w:r>
      <w:r w:rsidR="00A3340B">
        <w:rPr>
          <w:rFonts w:ascii="Times New Roman" w:hAnsi="Times New Roman" w:cs="Times New Roman"/>
          <w:sz w:val="24"/>
          <w:szCs w:val="24"/>
        </w:rPr>
        <w:t xml:space="preserve"> For the event-related gaze behavior, </w:t>
      </w:r>
      <w:r w:rsidR="009E6EBF">
        <w:rPr>
          <w:rFonts w:ascii="Times New Roman" w:hAnsi="Times New Roman" w:cs="Times New Roman"/>
          <w:sz w:val="24"/>
          <w:szCs w:val="24"/>
        </w:rPr>
        <w:t xml:space="preserve">experienced teachers were expected to </w:t>
      </w:r>
      <w:r w:rsidR="009E6EBF" w:rsidRPr="009E6EBF">
        <w:rPr>
          <w:rFonts w:ascii="Times New Roman" w:hAnsi="Times New Roman" w:cs="Times New Roman"/>
          <w:sz w:val="24"/>
          <w:szCs w:val="24"/>
        </w:rPr>
        <w:t xml:space="preserve">exhibit more frequent fixations and shorter fixation durations when attending to the AOI </w:t>
      </w:r>
      <w:r w:rsidR="009E6EBF" w:rsidRPr="009E6EBF">
        <w:rPr>
          <w:rFonts w:ascii="Times New Roman" w:hAnsi="Times New Roman" w:cs="Times New Roman"/>
          <w:i/>
          <w:iCs/>
          <w:sz w:val="24"/>
          <w:szCs w:val="24"/>
        </w:rPr>
        <w:t>Disruptive Person</w:t>
      </w:r>
      <w:r w:rsidR="009E6EBF" w:rsidRPr="009E6EBF">
        <w:rPr>
          <w:rFonts w:ascii="Times New Roman" w:hAnsi="Times New Roman" w:cs="Times New Roman"/>
          <w:sz w:val="24"/>
          <w:szCs w:val="24"/>
        </w:rPr>
        <w:t xml:space="preserve"> compared to inexperienced teachers</w:t>
      </w:r>
      <w:r w:rsidR="009E6EBF">
        <w:rPr>
          <w:rFonts w:ascii="Times New Roman" w:hAnsi="Times New Roman" w:cs="Times New Roman"/>
          <w:sz w:val="24"/>
          <w:szCs w:val="24"/>
        </w:rPr>
        <w:t xml:space="preserve"> (</w:t>
      </w:r>
      <w:r w:rsidR="009E6EBF" w:rsidRPr="009E6EBF">
        <w:rPr>
          <w:rFonts w:ascii="Times New Roman" w:hAnsi="Times New Roman" w:cs="Times New Roman"/>
          <w:b/>
          <w:bCs/>
          <w:sz w:val="24"/>
          <w:szCs w:val="24"/>
        </w:rPr>
        <w:t>Hypothesis 2</w:t>
      </w:r>
      <w:r w:rsidR="009E6EBF">
        <w:rPr>
          <w:rFonts w:ascii="Times New Roman" w:hAnsi="Times New Roman" w:cs="Times New Roman"/>
          <w:b/>
          <w:bCs/>
          <w:sz w:val="24"/>
          <w:szCs w:val="24"/>
        </w:rPr>
        <w:t>b</w:t>
      </w:r>
      <w:r w:rsidR="009E6EBF" w:rsidRPr="009E6EBF">
        <w:rPr>
          <w:rFonts w:ascii="Times New Roman" w:hAnsi="Times New Roman" w:cs="Times New Roman"/>
          <w:sz w:val="24"/>
          <w:szCs w:val="24"/>
        </w:rPr>
        <w:t>)</w:t>
      </w:r>
      <w:r w:rsidR="00BF04B3">
        <w:rPr>
          <w:rFonts w:ascii="Times New Roman" w:hAnsi="Times New Roman" w:cs="Times New Roman"/>
          <w:sz w:val="24"/>
          <w:szCs w:val="24"/>
        </w:rPr>
        <w:t xml:space="preserve"> and </w:t>
      </w:r>
      <w:r w:rsidR="00BF04B3" w:rsidRPr="00BF04B3">
        <w:rPr>
          <w:rFonts w:ascii="Times New Roman" w:hAnsi="Times New Roman" w:cs="Times New Roman"/>
          <w:sz w:val="24"/>
          <w:szCs w:val="24"/>
        </w:rPr>
        <w:t>respond more quickly (shorter time to first fixation</w:t>
      </w:r>
      <w:r w:rsidR="00BF04B3">
        <w:rPr>
          <w:rFonts w:ascii="Times New Roman" w:hAnsi="Times New Roman" w:cs="Times New Roman"/>
          <w:sz w:val="24"/>
          <w:szCs w:val="24"/>
        </w:rPr>
        <w:t>)</w:t>
      </w:r>
      <w:r w:rsidR="00BF04B3" w:rsidRPr="00BF04B3">
        <w:rPr>
          <w:rFonts w:ascii="Times New Roman" w:hAnsi="Times New Roman" w:cs="Times New Roman"/>
          <w:sz w:val="24"/>
          <w:szCs w:val="24"/>
        </w:rPr>
        <w:t xml:space="preserve"> to disruptions involving the AOI </w:t>
      </w:r>
      <w:r w:rsidR="00BF04B3" w:rsidRPr="00BF04B3">
        <w:rPr>
          <w:rFonts w:ascii="Times New Roman" w:hAnsi="Times New Roman" w:cs="Times New Roman"/>
          <w:i/>
          <w:iCs/>
          <w:sz w:val="24"/>
          <w:szCs w:val="24"/>
        </w:rPr>
        <w:t>Disruptive Person</w:t>
      </w:r>
      <w:r w:rsidR="00BF04B3" w:rsidRPr="00BF04B3">
        <w:rPr>
          <w:rFonts w:ascii="Times New Roman" w:hAnsi="Times New Roman" w:cs="Times New Roman"/>
          <w:sz w:val="24"/>
          <w:szCs w:val="24"/>
        </w:rPr>
        <w:t xml:space="preserve"> compared to inexperienced teachers</w:t>
      </w:r>
      <w:r w:rsidR="00BF04B3">
        <w:rPr>
          <w:rFonts w:ascii="Times New Roman" w:hAnsi="Times New Roman" w:cs="Times New Roman"/>
          <w:sz w:val="24"/>
          <w:szCs w:val="24"/>
        </w:rPr>
        <w:t xml:space="preserve"> </w:t>
      </w:r>
      <w:r w:rsidR="00BF04B3" w:rsidRPr="00BF04B3">
        <w:rPr>
          <w:rFonts w:ascii="Times New Roman" w:hAnsi="Times New Roman" w:cs="Times New Roman"/>
          <w:sz w:val="24"/>
          <w:szCs w:val="24"/>
        </w:rPr>
        <w:t>(</w:t>
      </w:r>
      <w:r w:rsidR="00BF04B3" w:rsidRPr="00BF04B3">
        <w:rPr>
          <w:rFonts w:ascii="Times New Roman" w:hAnsi="Times New Roman" w:cs="Times New Roman"/>
          <w:b/>
          <w:bCs/>
          <w:sz w:val="24"/>
          <w:szCs w:val="24"/>
        </w:rPr>
        <w:t>Hypothesis 2</w:t>
      </w:r>
      <w:r w:rsidR="00BF04B3">
        <w:rPr>
          <w:rFonts w:ascii="Times New Roman" w:hAnsi="Times New Roman" w:cs="Times New Roman"/>
          <w:b/>
          <w:bCs/>
          <w:sz w:val="24"/>
          <w:szCs w:val="24"/>
        </w:rPr>
        <w:t>c</w:t>
      </w:r>
      <w:r w:rsidR="00BF04B3" w:rsidRPr="00BF04B3">
        <w:rPr>
          <w:rFonts w:ascii="Times New Roman" w:hAnsi="Times New Roman" w:cs="Times New Roman"/>
          <w:sz w:val="24"/>
          <w:szCs w:val="24"/>
        </w:rPr>
        <w:t>).</w:t>
      </w:r>
      <w:r w:rsidR="00BF04B3">
        <w:rPr>
          <w:rFonts w:ascii="Times New Roman" w:hAnsi="Times New Roman" w:cs="Times New Roman"/>
          <w:sz w:val="24"/>
          <w:szCs w:val="24"/>
        </w:rPr>
        <w:t xml:space="preserve"> </w:t>
      </w:r>
      <w:commentRangeStart w:id="16"/>
      <w:r w:rsidR="00C83B8E" w:rsidRPr="00C83B8E">
        <w:rPr>
          <w:rFonts w:ascii="Times New Roman" w:hAnsi="Times New Roman" w:cs="Times New Roman"/>
          <w:sz w:val="24"/>
          <w:szCs w:val="24"/>
        </w:rPr>
        <w:t xml:space="preserve">Differences in </w:t>
      </w:r>
      <w:r w:rsidR="00C83B8E">
        <w:rPr>
          <w:rFonts w:ascii="Times New Roman" w:hAnsi="Times New Roman" w:cs="Times New Roman"/>
          <w:sz w:val="24"/>
          <w:szCs w:val="24"/>
        </w:rPr>
        <w:t xml:space="preserve">event-related </w:t>
      </w:r>
      <w:r w:rsidR="00C83B8E" w:rsidRPr="00C83B8E">
        <w:rPr>
          <w:rFonts w:ascii="Times New Roman" w:hAnsi="Times New Roman" w:cs="Times New Roman"/>
          <w:sz w:val="24"/>
          <w:szCs w:val="24"/>
        </w:rPr>
        <w:t>gaze behavior (fixation number, fixation duration, and TTFF) will be observed across disruption categories, with less salient disruptions (lack of eagerness to learn) receiving less visual attention compared to more salient categories such as verbal and physical disruptions</w:t>
      </w:r>
      <w:r w:rsidR="00FA491A">
        <w:rPr>
          <w:rFonts w:ascii="Times New Roman" w:hAnsi="Times New Roman" w:cs="Times New Roman"/>
          <w:sz w:val="24"/>
          <w:szCs w:val="24"/>
        </w:rPr>
        <w:t xml:space="preserve"> (</w:t>
      </w:r>
      <w:r w:rsidR="00FA491A" w:rsidRPr="00FA491A">
        <w:rPr>
          <w:rFonts w:ascii="Times New Roman" w:hAnsi="Times New Roman" w:cs="Times New Roman"/>
          <w:b/>
          <w:bCs/>
          <w:sz w:val="24"/>
          <w:szCs w:val="24"/>
        </w:rPr>
        <w:t>Hypothesis 2d</w:t>
      </w:r>
      <w:r w:rsidR="00FA491A">
        <w:rPr>
          <w:rFonts w:ascii="Times New Roman" w:hAnsi="Times New Roman" w:cs="Times New Roman"/>
          <w:sz w:val="24"/>
          <w:szCs w:val="24"/>
        </w:rPr>
        <w:t>)</w:t>
      </w:r>
      <w:r w:rsidR="00C83B8E" w:rsidRPr="00C83B8E">
        <w:rPr>
          <w:rFonts w:ascii="Times New Roman" w:hAnsi="Times New Roman" w:cs="Times New Roman"/>
          <w:sz w:val="24"/>
          <w:szCs w:val="24"/>
        </w:rPr>
        <w:t>.</w:t>
      </w:r>
      <w:commentRangeEnd w:id="16"/>
      <w:r w:rsidR="00656EA6">
        <w:rPr>
          <w:rStyle w:val="Kommentarzeichen"/>
        </w:rPr>
        <w:commentReference w:id="16"/>
      </w:r>
    </w:p>
    <w:p w14:paraId="6D97100F" w14:textId="03E5E6EA" w:rsidR="00834488" w:rsidRPr="008C2C51" w:rsidRDefault="008C2C51" w:rsidP="008C2C51">
      <w:pPr>
        <w:pStyle w:val="Listenabsatz"/>
        <w:numPr>
          <w:ilvl w:val="0"/>
          <w:numId w:val="15"/>
        </w:numPr>
        <w:tabs>
          <w:tab w:val="clear" w:pos="720"/>
          <w:tab w:val="num" w:pos="360"/>
        </w:tabs>
        <w:ind w:left="360"/>
        <w:rPr>
          <w:rFonts w:ascii="Times New Roman" w:hAnsi="Times New Roman" w:cs="Times New Roman"/>
          <w:sz w:val="24"/>
          <w:szCs w:val="24"/>
        </w:rPr>
      </w:pPr>
      <w:r>
        <w:rPr>
          <w:rFonts w:ascii="Times New Roman" w:hAnsi="Times New Roman" w:cs="Times New Roman"/>
          <w:sz w:val="24"/>
          <w:szCs w:val="24"/>
        </w:rPr>
        <w:lastRenderedPageBreak/>
        <w:t>T</w:t>
      </w:r>
      <w:r w:rsidR="00834488" w:rsidRPr="008C2C51">
        <w:rPr>
          <w:rFonts w:ascii="Times New Roman" w:hAnsi="Times New Roman" w:cs="Times New Roman"/>
          <w:sz w:val="24"/>
          <w:szCs w:val="24"/>
        </w:rPr>
        <w:t>he third research goal was to explore the relationship between gaze efficiency, as indicated by the GRI, and other classroom management characteristics.</w:t>
      </w:r>
      <w:r w:rsidR="00656C07"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Teachers who felt more disrupted by classroom behaviors were expected to show higher GRI values, reflecting less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a</w:t>
      </w:r>
      <w:r w:rsidR="00834488" w:rsidRPr="008C2C51">
        <w:rPr>
          <w:rFonts w:ascii="Times New Roman" w:hAnsi="Times New Roman" w:cs="Times New Roman"/>
          <w:sz w:val="24"/>
          <w:szCs w:val="24"/>
        </w:rPr>
        <w:t>)</w:t>
      </w:r>
      <w:r w:rsidR="00023EB1" w:rsidRPr="008C2C51">
        <w:rPr>
          <w:rFonts w:ascii="Times New Roman" w:hAnsi="Times New Roman" w:cs="Times New Roman"/>
          <w:sz w:val="24"/>
          <w:szCs w:val="24"/>
        </w:rPr>
        <w:t>. Teachers</w:t>
      </w:r>
      <w:r w:rsidR="00834488" w:rsidRPr="008C2C51">
        <w:rPr>
          <w:rFonts w:ascii="Times New Roman" w:hAnsi="Times New Roman" w:cs="Times New Roman"/>
          <w:sz w:val="24"/>
          <w:szCs w:val="24"/>
        </w:rPr>
        <w:t xml:space="preserve"> who felt more confident in dealing with the disruptions were expected to show lower GRI values, reflecting more effective gaze behavior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b</w:t>
      </w:r>
      <w:r w:rsidR="00834488" w:rsidRPr="008C2C51">
        <w:rPr>
          <w:rFonts w:ascii="Times New Roman" w:hAnsi="Times New Roman" w:cs="Times New Roman"/>
          <w:sz w:val="24"/>
          <w:szCs w:val="24"/>
        </w:rPr>
        <w:t>).</w:t>
      </w:r>
      <w:r w:rsidR="00656C07" w:rsidRPr="008C2C51">
        <w:rPr>
          <w:rFonts w:ascii="Times New Roman" w:hAnsi="Times New Roman" w:cs="Times New Roman"/>
          <w:sz w:val="24"/>
          <w:szCs w:val="24"/>
        </w:rPr>
        <w:t xml:space="preserve"> Furthermore, </w:t>
      </w:r>
      <w:r w:rsidR="007C555E" w:rsidRPr="008C2C51">
        <w:rPr>
          <w:rFonts w:ascii="Times New Roman" w:hAnsi="Times New Roman" w:cs="Times New Roman"/>
          <w:sz w:val="24"/>
          <w:szCs w:val="24"/>
        </w:rPr>
        <w:t>l</w:t>
      </w:r>
      <w:r w:rsidR="00834488" w:rsidRPr="008C2C51">
        <w:rPr>
          <w:rFonts w:ascii="Times New Roman" w:hAnsi="Times New Roman" w:cs="Times New Roman"/>
          <w:sz w:val="24"/>
          <w:szCs w:val="24"/>
        </w:rPr>
        <w:t>ower GRI values were hypothesized to correlate with higher self-assessed competencies in classroom disruption prevention and management (</w:t>
      </w:r>
      <w:r w:rsidR="00834488" w:rsidRPr="008C2C51">
        <w:rPr>
          <w:rFonts w:ascii="Times New Roman" w:hAnsi="Times New Roman" w:cs="Times New Roman"/>
          <w:b/>
          <w:bCs/>
          <w:sz w:val="24"/>
          <w:szCs w:val="24"/>
        </w:rPr>
        <w:t xml:space="preserve">Hypothesis </w:t>
      </w:r>
      <w:r w:rsidR="00E8157D" w:rsidRPr="008C2C51">
        <w:rPr>
          <w:rFonts w:ascii="Times New Roman" w:hAnsi="Times New Roman" w:cs="Times New Roman"/>
          <w:b/>
          <w:bCs/>
          <w:sz w:val="24"/>
          <w:szCs w:val="24"/>
        </w:rPr>
        <w:t>3</w:t>
      </w:r>
      <w:r w:rsidR="00834488" w:rsidRPr="008C2C51">
        <w:rPr>
          <w:rFonts w:ascii="Times New Roman" w:hAnsi="Times New Roman" w:cs="Times New Roman"/>
          <w:b/>
          <w:bCs/>
          <w:sz w:val="24"/>
          <w:szCs w:val="24"/>
        </w:rPr>
        <w:t>c</w:t>
      </w:r>
      <w:r w:rsidR="00834488" w:rsidRPr="008C2C51">
        <w:rPr>
          <w:rFonts w:ascii="Times New Roman" w:hAnsi="Times New Roman" w:cs="Times New Roman"/>
          <w:sz w:val="24"/>
          <w:szCs w:val="24"/>
        </w:rPr>
        <w:t>).</w:t>
      </w:r>
      <w:r w:rsidR="007C555E" w:rsidRPr="008C2C51">
        <w:rPr>
          <w:rFonts w:ascii="Times New Roman" w:hAnsi="Times New Roman" w:cs="Times New Roman"/>
          <w:sz w:val="24"/>
          <w:szCs w:val="24"/>
        </w:rPr>
        <w:t xml:space="preserve"> </w:t>
      </w:r>
      <w:r w:rsidR="00834488" w:rsidRPr="008C2C51">
        <w:rPr>
          <w:rFonts w:ascii="Times New Roman" w:hAnsi="Times New Roman" w:cs="Times New Roman"/>
          <w:sz w:val="24"/>
          <w:szCs w:val="24"/>
        </w:rPr>
        <w:t>Additionally, lower GRI values were expected to correlate with greater strategic knowledge of classroom management (</w:t>
      </w:r>
      <w:r w:rsidR="00834488" w:rsidRPr="008C2C51">
        <w:rPr>
          <w:rFonts w:ascii="Times New Roman" w:hAnsi="Times New Roman" w:cs="Times New Roman"/>
          <w:b/>
          <w:bCs/>
          <w:sz w:val="24"/>
          <w:szCs w:val="24"/>
        </w:rPr>
        <w:t xml:space="preserve">Hypothesis </w:t>
      </w:r>
      <w:commentRangeStart w:id="17"/>
      <w:r w:rsidR="00B36B48">
        <w:rPr>
          <w:rFonts w:ascii="Times New Roman" w:hAnsi="Times New Roman" w:cs="Times New Roman"/>
          <w:b/>
          <w:bCs/>
          <w:sz w:val="24"/>
          <w:szCs w:val="24"/>
        </w:rPr>
        <w:t>3</w:t>
      </w:r>
      <w:r w:rsidR="00834488" w:rsidRPr="008C2C51">
        <w:rPr>
          <w:rFonts w:ascii="Times New Roman" w:hAnsi="Times New Roman" w:cs="Times New Roman"/>
          <w:b/>
          <w:bCs/>
          <w:sz w:val="24"/>
          <w:szCs w:val="24"/>
        </w:rPr>
        <w:t>d</w:t>
      </w:r>
      <w:commentRangeEnd w:id="17"/>
      <w:r w:rsidR="005E3944">
        <w:rPr>
          <w:rStyle w:val="Kommentarzeichen"/>
        </w:rPr>
        <w:commentReference w:id="17"/>
      </w:r>
      <w:r w:rsidR="00834488" w:rsidRPr="008C2C51">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a teacher training program and a </w:t>
      </w:r>
      <w:commentRangeStart w:id="18"/>
      <w:r w:rsidRPr="00732EC0">
        <w:rPr>
          <w:rFonts w:ascii="Times New Roman" w:eastAsia="Times New Roman" w:hAnsi="Times New Roman" w:cs="Times New Roman"/>
          <w:color w:val="000000" w:themeColor="text1"/>
          <w:sz w:val="24"/>
          <w:szCs w:val="24"/>
          <w:lang w:eastAsia="de-DE"/>
        </w:rPr>
        <w:t xml:space="preserve">traineeship </w:t>
      </w:r>
      <w:commentRangeEnd w:id="18"/>
      <w:r w:rsidR="00F416DD">
        <w:rPr>
          <w:rStyle w:val="Kommentarzeichen"/>
        </w:rPr>
        <w:commentReference w:id="18"/>
      </w:r>
      <w:r w:rsidRPr="00732EC0">
        <w:rPr>
          <w:rFonts w:ascii="Times New Roman" w:eastAsia="Times New Roman" w:hAnsi="Times New Roman" w:cs="Times New Roman"/>
          <w:color w:val="000000" w:themeColor="text1"/>
          <w:sz w:val="24"/>
          <w:szCs w:val="24"/>
          <w:lang w:eastAsia="de-DE"/>
        </w:rPr>
        <w:t>a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pecial </w:t>
      </w:r>
      <w:r w:rsidRPr="00732EC0">
        <w:rPr>
          <w:rFonts w:ascii="Times New Roman" w:eastAsia="Times New Roman" w:hAnsi="Times New Roman" w:cs="Times New Roman"/>
          <w:color w:val="000000" w:themeColor="text1"/>
          <w:sz w:val="24"/>
          <w:szCs w:val="24"/>
          <w:lang w:eastAsia="de-DE"/>
        </w:rPr>
        <w:lastRenderedPageBreak/>
        <w:t>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3EA5601"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commentRangeStart w:id="19"/>
      <w:r w:rsidRPr="00220221">
        <w:rPr>
          <w:rFonts w:ascii="Times New Roman" w:eastAsia="Times New Roman" w:hAnsi="Times New Roman" w:cs="Times New Roman"/>
          <w:color w:val="000000" w:themeColor="text1"/>
          <w:sz w:val="24"/>
          <w:szCs w:val="24"/>
          <w:lang w:eastAsia="de-DE"/>
        </w:rPr>
        <w:t>Data collection occurred between June 2021 and June 202</w:t>
      </w:r>
      <w:r>
        <w:rPr>
          <w:rFonts w:ascii="Times New Roman" w:eastAsia="Times New Roman" w:hAnsi="Times New Roman" w:cs="Times New Roman"/>
          <w:color w:val="000000" w:themeColor="text1"/>
          <w:sz w:val="24"/>
          <w:szCs w:val="24"/>
          <w:lang w:eastAsia="de-DE"/>
        </w:rPr>
        <w:t>3</w:t>
      </w:r>
      <w:r w:rsidRPr="00220221">
        <w:rPr>
          <w:rFonts w:ascii="Times New Roman" w:eastAsia="Times New Roman" w:hAnsi="Times New Roman" w:cs="Times New Roman"/>
          <w:color w:val="000000" w:themeColor="text1"/>
          <w:sz w:val="24"/>
          <w:szCs w:val="24"/>
          <w:lang w:eastAsia="de-DE"/>
        </w:rPr>
        <w:t xml:space="preserve">, primarily in a seminar room at the </w:t>
      </w:r>
      <w:r>
        <w:rPr>
          <w:rFonts w:ascii="Times New Roman" w:eastAsia="Times New Roman" w:hAnsi="Times New Roman" w:cs="Times New Roman"/>
          <w:color w:val="000000" w:themeColor="text1"/>
          <w:sz w:val="24"/>
          <w:szCs w:val="24"/>
          <w:lang w:eastAsia="de-DE"/>
        </w:rPr>
        <w:t>f</w:t>
      </w:r>
      <w:r w:rsidRPr="00220221">
        <w:rPr>
          <w:rFonts w:ascii="Times New Roman" w:eastAsia="Times New Roman" w:hAnsi="Times New Roman" w:cs="Times New Roman"/>
          <w:color w:val="000000" w:themeColor="text1"/>
          <w:sz w:val="24"/>
          <w:szCs w:val="24"/>
          <w:lang w:eastAsia="de-DE"/>
        </w:rPr>
        <w:t>aculty. However, for a subset of experienced teachers, data was gathered in school classrooms, while maintaining the same controlled laboratory conditions.</w:t>
      </w:r>
      <w:commentRangeEnd w:id="19"/>
      <w:r w:rsidR="00F416DD">
        <w:rPr>
          <w:rStyle w:val="Kommentarzeichen"/>
        </w:rPr>
        <w:commentReference w:id="19"/>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062D2F0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 xml:space="preserve">four </w:t>
      </w:r>
      <w:r w:rsidRPr="008E7C14">
        <w:rPr>
          <w:rFonts w:ascii="Times New Roman" w:eastAsia="Times New Roman" w:hAnsi="Times New Roman" w:cs="Times New Roman"/>
          <w:color w:val="000000" w:themeColor="text1"/>
          <w:sz w:val="24"/>
          <w:szCs w:val="24"/>
          <w:lang w:eastAsia="de-DE"/>
        </w:rPr>
        <w:lastRenderedPageBreak/>
        <w:t>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ins w:id="20" w:author="Lotz, Christin" w:date="2025-01-23T11:28:00Z">
        <w:r w:rsidR="004A4B15">
          <w:rPr>
            <w:rFonts w:ascii="Times New Roman" w:eastAsia="Times New Roman" w:hAnsi="Times New Roman" w:cs="Times New Roman"/>
            <w:color w:val="000000" w:themeColor="text1"/>
            <w:sz w:val="24"/>
            <w:szCs w:val="24"/>
            <w:lang w:eastAsia="de-DE"/>
          </w:rPr>
          <w:t xml:space="preserve"> and the class</w:t>
        </w:r>
      </w:ins>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0468BD61"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Therefore, participants were asked to prepare a 15-minute lesson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that the unit had to be an introductory lesson,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or frontal teaching</w:t>
      </w:r>
      <w:commentRangeStart w:id="21"/>
      <w:r w:rsidRPr="00FC10CA">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xml:space="preserve">, three trained actors (playing students) performed scripted classroom </w:t>
      </w:r>
      <w:del w:id="22" w:author="Lotz, Christin" w:date="2025-01-23T11:29:00Z">
        <w:r w:rsidRPr="008E7C14" w:rsidDel="004A4B15">
          <w:rPr>
            <w:rFonts w:ascii="Times New Roman" w:eastAsia="Times New Roman" w:hAnsi="Times New Roman" w:cs="Times New Roman"/>
            <w:color w:val="000000" w:themeColor="text1"/>
            <w:sz w:val="24"/>
            <w:szCs w:val="24"/>
            <w:lang w:eastAsia="de-DE"/>
          </w:rPr>
          <w:delText>disruptions</w:delText>
        </w:r>
      </w:del>
      <w:ins w:id="23" w:author="Lotz, Christin" w:date="2025-01-23T11:29:00Z">
        <w:r w:rsidR="004A4B15">
          <w:rPr>
            <w:rFonts w:ascii="Times New Roman" w:eastAsia="Times New Roman" w:hAnsi="Times New Roman" w:cs="Times New Roman"/>
            <w:color w:val="000000" w:themeColor="text1"/>
            <w:sz w:val="24"/>
            <w:szCs w:val="24"/>
            <w:lang w:eastAsia="de-DE"/>
          </w:rPr>
          <w:t>events</w:t>
        </w:r>
      </w:ins>
      <w:r w:rsidRPr="008E7C14">
        <w:rPr>
          <w:rFonts w:ascii="Times New Roman" w:eastAsia="Times New Roman" w:hAnsi="Times New Roman" w:cs="Times New Roman"/>
          <w:color w:val="000000" w:themeColor="text1"/>
          <w:sz w:val="24"/>
          <w:szCs w:val="24"/>
          <w:lang w:eastAsia="de-DE"/>
        </w:rPr>
        <w:t>,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commentRangeStart w:id="24"/>
      <w:r>
        <w:rPr>
          <w:rFonts w:ascii="Times New Roman" w:eastAsia="Times New Roman" w:hAnsi="Times New Roman" w:cs="Times New Roman"/>
          <w:color w:val="000000" w:themeColor="text1"/>
          <w:sz w:val="24"/>
          <w:szCs w:val="24"/>
          <w:lang w:eastAsia="de-DE"/>
        </w:rPr>
        <w:t xml:space="preserve">“class” </w:t>
      </w:r>
      <w:commentRangeEnd w:id="24"/>
      <w:r w:rsidR="004A4B15">
        <w:rPr>
          <w:rStyle w:val="Kommentarzeichen"/>
        </w:rPr>
        <w:commentReference w:id="24"/>
      </w:r>
      <w:r w:rsidRPr="002B06FD">
        <w:rPr>
          <w:rFonts w:ascii="Times New Roman" w:eastAsia="Times New Roman" w:hAnsi="Times New Roman" w:cs="Times New Roman"/>
          <w:color w:val="000000" w:themeColor="text1"/>
          <w:sz w:val="24"/>
          <w:szCs w:val="24"/>
          <w:lang w:eastAsia="de-DE"/>
        </w:rPr>
        <w:t>(</w:t>
      </w:r>
      <w:commentRangeEnd w:id="21"/>
      <w:r w:rsidR="007B09C6">
        <w:rPr>
          <w:rStyle w:val="Kommentarzeichen"/>
        </w:rPr>
        <w:commentReference w:id="21"/>
      </w:r>
      <w:r w:rsidRPr="002B06FD">
        <w:rPr>
          <w:rFonts w:ascii="Times New Roman" w:eastAsia="Times New Roman" w:hAnsi="Times New Roman" w:cs="Times New Roman"/>
          <w:color w:val="000000" w:themeColor="text1"/>
          <w:sz w:val="24"/>
          <w:szCs w:val="24"/>
          <w:lang w:eastAsia="de-DE"/>
        </w:rPr>
        <w:t xml:space="preserve">e.g., </w:t>
      </w:r>
      <w:commentRangeStart w:id="25"/>
      <w:r w:rsidRPr="002B06FD">
        <w:rPr>
          <w:rFonts w:ascii="Times New Roman" w:eastAsia="Times New Roman" w:hAnsi="Times New Roman" w:cs="Times New Roman"/>
          <w:color w:val="000000" w:themeColor="text1"/>
          <w:sz w:val="24"/>
          <w:szCs w:val="24"/>
          <w:lang w:eastAsia="de-DE"/>
        </w:rPr>
        <w:t xml:space="preserve">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w:t>
      </w:r>
      <w:commentRangeEnd w:id="25"/>
      <w:r w:rsidR="004A4B15">
        <w:rPr>
          <w:rStyle w:val="Kommentarzeichen"/>
        </w:rPr>
        <w:commentReference w:id="25"/>
      </w:r>
      <w:r w:rsidRPr="00980535">
        <w:rPr>
          <w:rFonts w:ascii="Times New Roman" w:eastAsia="Times New Roman" w:hAnsi="Times New Roman" w:cs="Times New Roman"/>
          <w:color w:val="000000" w:themeColor="text1"/>
          <w:sz w:val="24"/>
          <w:szCs w:val="24"/>
          <w:lang w:eastAsia="de-DE"/>
        </w:rPr>
        <w:t>for an overview and categorization of all events;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Pr>
          <w:rFonts w:ascii="Times New Roman" w:eastAsia="Times New Roman" w:hAnsi="Times New Roman" w:cs="Times New Roman"/>
          <w:color w:val="000000" w:themeColor="text1"/>
          <w:sz w:val="24"/>
          <w:szCs w:val="24"/>
          <w:lang w:eastAsia="de-DE"/>
        </w:rPr>
        <w:t>To capture teachers’ gaze patterns, t</w:t>
      </w:r>
      <w:r w:rsidRPr="008E7C14">
        <w:rPr>
          <w:rFonts w:ascii="Times New Roman" w:eastAsia="Times New Roman" w:hAnsi="Times New Roman" w:cs="Times New Roman"/>
          <w:color w:val="000000" w:themeColor="text1"/>
          <w:sz w:val="24"/>
          <w:szCs w:val="24"/>
          <w:lang w:eastAsia="de-DE"/>
        </w:rPr>
        <w:t>he</w:t>
      </w:r>
      <w:r>
        <w:rPr>
          <w:rFonts w:ascii="Times New Roman" w:eastAsia="Times New Roman" w:hAnsi="Times New Roman" w:cs="Times New Roman"/>
          <w:color w:val="000000" w:themeColor="text1"/>
          <w:sz w:val="24"/>
          <w:szCs w:val="24"/>
          <w:lang w:eastAsia="de-DE"/>
        </w:rPr>
        <w:t xml:space="preserve"> whol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micro-teaching unit</w:t>
      </w:r>
      <w:r w:rsidRPr="008E7C14">
        <w:rPr>
          <w:rFonts w:ascii="Times New Roman" w:eastAsia="Times New Roman" w:hAnsi="Times New Roman" w:cs="Times New Roman"/>
          <w:color w:val="000000" w:themeColor="text1"/>
          <w:sz w:val="24"/>
          <w:szCs w:val="24"/>
          <w:lang w:eastAsia="de-DE"/>
        </w:rPr>
        <w:t xml:space="preserve"> was recorded using eye-tracking glasses.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6"/>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6"/>
      <w:r w:rsidR="00A44A61">
        <w:rPr>
          <w:rStyle w:val="Kommentarzeichen"/>
        </w:rPr>
        <w:commentReference w:id="26"/>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656CC18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w:t>
      </w:r>
      <w:del w:id="27" w:author="Lotz, Christin" w:date="2025-01-23T11:33:00Z">
        <w:r w:rsidRPr="008E7C14" w:rsidDel="00A44A61">
          <w:rPr>
            <w:rFonts w:ascii="Times New Roman" w:eastAsia="Times New Roman" w:hAnsi="Times New Roman" w:cs="Times New Roman"/>
            <w:color w:val="000000" w:themeColor="text1"/>
            <w:sz w:val="24"/>
            <w:szCs w:val="24"/>
            <w:lang w:eastAsia="de-DE"/>
          </w:rPr>
          <w:delText>disruption</w:delText>
        </w:r>
      </w:del>
      <w:ins w:id="28" w:author="Lotz, Christin" w:date="2025-01-23T11:33:00Z">
        <w:r w:rsidR="00A44A61">
          <w:rPr>
            <w:rFonts w:ascii="Times New Roman" w:eastAsia="Times New Roman" w:hAnsi="Times New Roman" w:cs="Times New Roman"/>
            <w:color w:val="000000" w:themeColor="text1"/>
            <w:sz w:val="24"/>
            <w:szCs w:val="24"/>
            <w:lang w:eastAsia="de-DE"/>
          </w:rPr>
          <w:t>event</w:t>
        </w:r>
      </w:ins>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32B30265" w14:textId="0C294814" w:rsidR="00EC65BD" w:rsidRDefault="00AF43AF" w:rsidP="00EC65BD">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Tobii Pro Glasses 2 eye-tracker </w:t>
      </w:r>
      <w:commentRangeStart w:id="29"/>
      <w:del w:id="30" w:author="Lotz, Christin" w:date="2025-01-23T11:34:00Z">
        <w:r w:rsidRPr="00492620" w:rsidDel="00A44A61">
          <w:rPr>
            <w:rFonts w:ascii="Times New Roman" w:eastAsia="Times New Roman" w:hAnsi="Times New Roman" w:cs="Times New Roman"/>
            <w:color w:val="000000" w:themeColor="text1"/>
            <w:sz w:val="24"/>
            <w:szCs w:val="24"/>
            <w:lang w:eastAsia="de-DE"/>
          </w:rPr>
          <w:delText>during the micro-teaching unit</w:delText>
        </w:r>
        <w:r w:rsidDel="00A44A61">
          <w:rPr>
            <w:rFonts w:ascii="Times New Roman" w:eastAsia="Times New Roman" w:hAnsi="Times New Roman" w:cs="Times New Roman"/>
            <w:color w:val="000000" w:themeColor="text1"/>
            <w:sz w:val="24"/>
            <w:szCs w:val="24"/>
            <w:lang w:eastAsia="de-DE"/>
          </w:rPr>
          <w:delText xml:space="preserve"> to record eye-tracking data</w:delText>
        </w:r>
        <w:r w:rsidRPr="00492620" w:rsidDel="00A44A61">
          <w:rPr>
            <w:rFonts w:ascii="Times New Roman" w:eastAsia="Times New Roman" w:hAnsi="Times New Roman" w:cs="Times New Roman"/>
            <w:color w:val="000000" w:themeColor="text1"/>
            <w:sz w:val="24"/>
            <w:szCs w:val="24"/>
            <w:lang w:eastAsia="de-DE"/>
          </w:rPr>
          <w:delText xml:space="preserve">.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w:delText>
        </w:r>
      </w:del>
      <w:commentRangeEnd w:id="29"/>
      <w:r w:rsidR="00A44A61">
        <w:rPr>
          <w:rStyle w:val="Kommentarzeichen"/>
        </w:rPr>
        <w:commentReference w:id="29"/>
      </w:r>
      <w:r w:rsidRPr="00492620">
        <w:rPr>
          <w:rFonts w:ascii="Times New Roman" w:eastAsia="Times New Roman" w:hAnsi="Times New Roman" w:cs="Times New Roman"/>
          <w:color w:val="000000" w:themeColor="text1"/>
          <w:sz w:val="24"/>
          <w:szCs w:val="24"/>
          <w:lang w:eastAsia="de-DE"/>
        </w:rPr>
        <w:t xml:space="preserve">T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del w:id="31" w:author="Lotz, Christin" w:date="2025-01-23T11:35:00Z">
        <w:r w:rsidRPr="00492620" w:rsidDel="00A44A61">
          <w:rPr>
            <w:rFonts w:ascii="Times New Roman" w:eastAsia="Times New Roman" w:hAnsi="Times New Roman" w:cs="Times New Roman"/>
            <w:color w:val="000000" w:themeColor="text1"/>
            <w:sz w:val="24"/>
            <w:szCs w:val="24"/>
            <w:lang w:eastAsia="de-DE"/>
          </w:rPr>
          <w:delText>The scene camera had a field of view of 90 degrees in 16:9 format (82 degrees horizontal and 52 degrees vertical) and a frame dimension of 179 x 159 x 57 mm (width x depth x height).</w:delText>
        </w:r>
        <w:r w:rsidDel="00A44A61">
          <w:rPr>
            <w:rFonts w:ascii="Times New Roman" w:eastAsia="Times New Roman" w:hAnsi="Times New Roman" w:cs="Times New Roman"/>
            <w:color w:val="000000" w:themeColor="text1"/>
            <w:sz w:val="24"/>
            <w:szCs w:val="24"/>
            <w:lang w:eastAsia="de-DE"/>
          </w:rPr>
          <w:delText xml:space="preserve"> </w:delText>
        </w:r>
        <w:r w:rsidRPr="00977A84" w:rsidDel="00A44A61">
          <w:rPr>
            <w:rFonts w:ascii="Times New Roman" w:eastAsia="Times New Roman" w:hAnsi="Times New Roman" w:cs="Times New Roman"/>
            <w:color w:val="000000" w:themeColor="text1"/>
            <w:sz w:val="24"/>
            <w:szCs w:val="24"/>
            <w:lang w:eastAsia="de-DE"/>
          </w:rPr>
          <w:delText xml:space="preserve">The recording unit is a compact computer that manages the head unit. It captures and saves eye-tracking data, audio, and scene camera footage on a removable SD memory card. </w:delText>
        </w:r>
      </w:del>
    </w:p>
    <w:p w14:paraId="50D9580E" w14:textId="7009594F" w:rsidR="00AF43AF" w:rsidRPr="007B7C91" w:rsidRDefault="007B7C91" w:rsidP="007B7C91">
      <w:pPr>
        <w:spacing w:before="120"/>
        <w:rPr>
          <w:rFonts w:ascii="Times New Roman" w:eastAsia="Times New Roman" w:hAnsi="Times New Roman" w:cs="Times New Roman"/>
          <w:color w:val="000000" w:themeColor="text1"/>
          <w:sz w:val="24"/>
          <w:szCs w:val="24"/>
          <w:lang w:eastAsia="de-DE"/>
        </w:rPr>
      </w:pPr>
      <w:r w:rsidRPr="00EC65BD">
        <w:rPr>
          <w:rFonts w:ascii="Times New Roman" w:eastAsia="Times New Roman" w:hAnsi="Times New Roman" w:cs="Times New Roman"/>
          <w:color w:val="000000" w:themeColor="text1"/>
          <w:sz w:val="24"/>
          <w:szCs w:val="24"/>
          <w:lang w:eastAsia="de-DE"/>
        </w:rPr>
        <w:t xml:space="preserve">The evaluation of the calibration process followed the guidelines </w:t>
      </w:r>
      <w:commentRangeStart w:id="32"/>
      <w:r w:rsidRPr="00EC65BD">
        <w:rPr>
          <w:rFonts w:ascii="Times New Roman" w:eastAsia="Times New Roman" w:hAnsi="Times New Roman" w:cs="Times New Roman"/>
          <w:color w:val="000000" w:themeColor="text1"/>
          <w:sz w:val="24"/>
          <w:szCs w:val="24"/>
          <w:lang w:eastAsia="de-DE"/>
        </w:rPr>
        <w:t xml:space="preserve">outlined in </w:t>
      </w:r>
      <w:r>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Pr>
          <w:rFonts w:ascii="Times New Roman" w:eastAsia="Times New Roman" w:hAnsi="Times New Roman" w:cs="Times New Roman"/>
          <w:color w:val="000000" w:themeColor="text1"/>
          <w:sz w:val="24"/>
          <w:szCs w:val="24"/>
          <w:lang w:eastAsia="de-DE"/>
        </w:rPr>
        <w:fldChar w:fldCharType="separate"/>
      </w:r>
      <w:r w:rsidRPr="007B7C91">
        <w:rPr>
          <w:rFonts w:ascii="Times New Roman" w:hAnsi="Times New Roman" w:cs="Times New Roman"/>
          <w:sz w:val="24"/>
        </w:rPr>
        <w:t>Onkhar et al.</w:t>
      </w:r>
      <w:r w:rsidR="00760F0E">
        <w:rPr>
          <w:rFonts w:ascii="Times New Roman" w:hAnsi="Times New Roman" w:cs="Times New Roman"/>
          <w:sz w:val="24"/>
        </w:rPr>
        <w:t xml:space="preserve"> (</w:t>
      </w:r>
      <w:r w:rsidRPr="007B7C91">
        <w:rPr>
          <w:rFonts w:ascii="Times New Roman" w:hAnsi="Times New Roman" w:cs="Times New Roman"/>
          <w:sz w:val="24"/>
        </w:rPr>
        <w:t>2024)</w:t>
      </w:r>
      <w:r>
        <w:rPr>
          <w:rFonts w:ascii="Times New Roman" w:eastAsia="Times New Roman" w:hAnsi="Times New Roman" w:cs="Times New Roman"/>
          <w:color w:val="000000" w:themeColor="text1"/>
          <w:sz w:val="24"/>
          <w:szCs w:val="24"/>
          <w:lang w:eastAsia="de-DE"/>
        </w:rPr>
        <w:fldChar w:fldCharType="end"/>
      </w:r>
      <w:commentRangeEnd w:id="32"/>
      <w:r w:rsidR="00A44A61">
        <w:rPr>
          <w:rStyle w:val="Kommentarzeichen"/>
        </w:rPr>
        <w:commentReference w:id="32"/>
      </w:r>
      <w:r w:rsidRPr="00EC65BD">
        <w:rPr>
          <w:rFonts w:ascii="Times New Roman" w:eastAsia="Times New Roman" w:hAnsi="Times New Roman" w:cs="Times New Roman"/>
          <w:color w:val="000000" w:themeColor="text1"/>
          <w:sz w:val="24"/>
          <w:szCs w:val="24"/>
          <w:lang w:eastAsia="de-DE"/>
        </w:rPr>
        <w:t xml:space="preserve"> for assessing calibration quality. </w:t>
      </w:r>
      <w:commentRangeStart w:id="33"/>
      <w:del w:id="34" w:author="Lotz, Christin" w:date="2025-01-23T11:37:00Z">
        <w:r w:rsidR="00EC65BD" w:rsidRPr="00EC65BD" w:rsidDel="00A44A61">
          <w:rPr>
            <w:rFonts w:ascii="Times New Roman" w:eastAsia="Times New Roman" w:hAnsi="Times New Roman" w:cs="Times New Roman"/>
            <w:color w:val="000000" w:themeColor="text1"/>
            <w:sz w:val="24"/>
            <w:szCs w:val="24"/>
            <w:lang w:eastAsia="de-DE"/>
          </w:rPr>
          <w:delText xml:space="preserve">Participants’ gaze was calibrated using a bullseye card that the participant held at arm’s length. A successful calibration was achieved when the </w:delText>
        </w:r>
        <w:r w:rsidR="00EC65BD" w:rsidRPr="00EC65BD" w:rsidDel="00A44A61">
          <w:rPr>
            <w:rFonts w:ascii="Times New Roman" w:eastAsia="Times New Roman" w:hAnsi="Times New Roman" w:cs="Times New Roman"/>
            <w:color w:val="000000" w:themeColor="text1"/>
            <w:sz w:val="24"/>
            <w:szCs w:val="24"/>
            <w:lang w:eastAsia="de-DE"/>
          </w:rPr>
          <w:lastRenderedPageBreak/>
          <w:delText>participant’s gaze marker sufficiently overlapped with the bullseye for a specified period of time, based on criteria internally determined by the manufacturer’s software</w:delText>
        </w:r>
        <w:r w:rsidR="00D45ABB" w:rsidDel="00A44A61">
          <w:rPr>
            <w:rFonts w:ascii="Times New Roman" w:eastAsia="Times New Roman" w:hAnsi="Times New Roman" w:cs="Times New Roman"/>
            <w:color w:val="000000" w:themeColor="text1"/>
            <w:sz w:val="24"/>
            <w:szCs w:val="24"/>
            <w:lang w:eastAsia="de-DE"/>
          </w:rPr>
          <w:delText xml:space="preserve"> </w:delText>
        </w:r>
        <w:r w:rsidR="00290A3E" w:rsidDel="00A44A61">
          <w:rPr>
            <w:rFonts w:ascii="Times New Roman" w:eastAsia="Times New Roman" w:hAnsi="Times New Roman" w:cs="Times New Roman"/>
            <w:color w:val="000000" w:themeColor="text1"/>
            <w:sz w:val="24"/>
            <w:szCs w:val="24"/>
            <w:lang w:eastAsia="de-DE"/>
          </w:rPr>
          <w:fldChar w:fldCharType="begin"/>
        </w:r>
        <w:r w:rsidR="00290A3E" w:rsidDel="00A44A61">
          <w:rPr>
            <w:rFonts w:ascii="Times New Roman" w:eastAsia="Times New Roman" w:hAnsi="Times New Roman" w:cs="Times New Roman"/>
            <w:color w:val="000000" w:themeColor="text1"/>
            <w:sz w:val="24"/>
            <w:szCs w:val="24"/>
            <w:lang w:eastAsia="de-DE"/>
          </w:rPr>
          <w:del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delInstrText>
        </w:r>
        <w:r w:rsidR="00290A3E" w:rsidDel="00A44A61">
          <w:rPr>
            <w:rFonts w:ascii="Times New Roman" w:eastAsia="Times New Roman" w:hAnsi="Times New Roman" w:cs="Times New Roman"/>
            <w:color w:val="000000" w:themeColor="text1"/>
            <w:sz w:val="24"/>
            <w:szCs w:val="24"/>
            <w:lang w:eastAsia="de-DE"/>
          </w:rPr>
          <w:fldChar w:fldCharType="separate"/>
        </w:r>
        <w:r w:rsidR="00290A3E" w:rsidRPr="00290A3E" w:rsidDel="00A44A61">
          <w:rPr>
            <w:rFonts w:ascii="Times New Roman" w:hAnsi="Times New Roman" w:cs="Times New Roman"/>
            <w:sz w:val="24"/>
          </w:rPr>
          <w:delText>(Tobii AB, 2024)</w:delText>
        </w:r>
        <w:r w:rsidR="00290A3E" w:rsidDel="00A44A61">
          <w:rPr>
            <w:rFonts w:ascii="Times New Roman" w:eastAsia="Times New Roman" w:hAnsi="Times New Roman" w:cs="Times New Roman"/>
            <w:color w:val="000000" w:themeColor="text1"/>
            <w:sz w:val="24"/>
            <w:szCs w:val="24"/>
            <w:lang w:eastAsia="de-DE"/>
          </w:rPr>
          <w:fldChar w:fldCharType="end"/>
        </w:r>
        <w:r w:rsidR="00290A3E" w:rsidDel="00A44A61">
          <w:rPr>
            <w:rFonts w:ascii="Times New Roman" w:eastAsia="Times New Roman" w:hAnsi="Times New Roman" w:cs="Times New Roman"/>
            <w:color w:val="000000" w:themeColor="text1"/>
            <w:sz w:val="24"/>
            <w:szCs w:val="24"/>
            <w:lang w:eastAsia="de-DE"/>
          </w:rPr>
          <w:delText>.</w:delText>
        </w:r>
        <w:r w:rsidR="009B39B4"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All participants achieved successful calibration, and no participants were excluded due to calibration failure.</w:delText>
        </w:r>
        <w:r w:rsidR="00EC65BD" w:rsidDel="00A44A61">
          <w:rPr>
            <w:rFonts w:ascii="Times New Roman" w:eastAsia="Times New Roman" w:hAnsi="Times New Roman" w:cs="Times New Roman"/>
            <w:color w:val="000000" w:themeColor="text1"/>
            <w:sz w:val="24"/>
            <w:szCs w:val="24"/>
            <w:lang w:eastAsia="de-DE"/>
          </w:rPr>
          <w:delText xml:space="preserve"> </w:delText>
        </w:r>
        <w:r w:rsidR="00EC65BD" w:rsidRPr="00EC65BD" w:rsidDel="00A44A61">
          <w:rPr>
            <w:rFonts w:ascii="Times New Roman" w:eastAsia="Times New Roman" w:hAnsi="Times New Roman" w:cs="Times New Roman"/>
            <w:color w:val="000000" w:themeColor="text1"/>
            <w:sz w:val="24"/>
            <w:szCs w:val="24"/>
            <w:lang w:eastAsia="de-DE"/>
          </w:rPr>
          <w:delText xml:space="preserve">The robustness of the calibration was further verified through a secondary nine-point calibration. During this step, participants were asked to read numbers from one to nine aloud and direct their gaze at specific fields corresponding to each number. </w:delText>
        </w:r>
        <w:r w:rsidR="00340AE8" w:rsidDel="00A44A61">
          <w:rPr>
            <w:rFonts w:ascii="Times New Roman" w:eastAsia="Times New Roman" w:hAnsi="Times New Roman" w:cs="Times New Roman"/>
            <w:color w:val="000000" w:themeColor="text1"/>
            <w:sz w:val="24"/>
            <w:szCs w:val="24"/>
            <w:lang w:eastAsia="de-DE"/>
          </w:rPr>
          <w:delText>The</w:delText>
        </w:r>
        <w:r w:rsidR="00EC65BD" w:rsidRPr="00EC65BD" w:rsidDel="00A44A61">
          <w:rPr>
            <w:rFonts w:ascii="Times New Roman" w:eastAsia="Times New Roman" w:hAnsi="Times New Roman" w:cs="Times New Roman"/>
            <w:color w:val="000000" w:themeColor="text1"/>
            <w:sz w:val="24"/>
            <w:szCs w:val="24"/>
            <w:lang w:eastAsia="de-DE"/>
          </w:rPr>
          <w:delText xml:space="preserve"> initial calibration and the verification were performed before and after each data collection session.</w:delText>
        </w:r>
      </w:del>
      <w:commentRangeEnd w:id="33"/>
      <w:r w:rsidR="00A44A61">
        <w:rPr>
          <w:rStyle w:val="Kommentarzeichen"/>
        </w:rPr>
        <w:commentReference w:id="33"/>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commentRangeStart w:id="35"/>
      <w:r w:rsidRPr="003166C3">
        <w:rPr>
          <w:rFonts w:ascii="Times New Roman" w:hAnsi="Times New Roman" w:cs="Times New Roman"/>
          <w:color w:val="000000" w:themeColor="text1"/>
          <w:sz w:val="24"/>
          <w:szCs w:val="24"/>
        </w:rPr>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commentRangeEnd w:id="35"/>
      <w:r w:rsidR="003D2B62">
        <w:rPr>
          <w:rStyle w:val="Kommentarzeichen"/>
        </w:rPr>
        <w:commentReference w:id="35"/>
      </w:r>
    </w:p>
    <w:p w14:paraId="13908FDE" w14:textId="7777777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s; see Figure X) to examine how participants allocated their visual attention during the micro-teaching unit. Two types of AOIs were defined to structure the data meaningfully: global AOIs and event-based AOIs.</w:t>
      </w:r>
    </w:p>
    <w:p w14:paraId="2BEBF025" w14:textId="7AD69BC7"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The global AOIs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p>
    <w:p w14:paraId="156893A3" w14:textId="74D4BC9F" w:rsidR="002240C9" w:rsidRPr="002240C9" w:rsidRDefault="002240C9" w:rsidP="002240C9">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In contrast, </w:t>
      </w:r>
      <w:r w:rsidR="00F15DF5">
        <w:rPr>
          <w:rFonts w:ascii="Times New Roman" w:eastAsia="Times New Roman" w:hAnsi="Times New Roman" w:cs="Times New Roman"/>
          <w:color w:val="000000" w:themeColor="text1"/>
          <w:sz w:val="24"/>
          <w:szCs w:val="24"/>
          <w:lang w:eastAsia="de-DE"/>
        </w:rPr>
        <w:t xml:space="preserve">the </w:t>
      </w:r>
      <w:commentRangeStart w:id="36"/>
      <w:r w:rsidRPr="002240C9">
        <w:rPr>
          <w:rFonts w:ascii="Times New Roman" w:eastAsia="Times New Roman" w:hAnsi="Times New Roman" w:cs="Times New Roman"/>
          <w:color w:val="000000" w:themeColor="text1"/>
          <w:sz w:val="24"/>
          <w:szCs w:val="24"/>
          <w:lang w:eastAsia="de-DE"/>
        </w:rPr>
        <w:t xml:space="preserve">event-based AOI </w:t>
      </w:r>
      <w:commentRangeEnd w:id="36"/>
      <w:r w:rsidR="00C767BB">
        <w:rPr>
          <w:rStyle w:val="Kommentarzeichen"/>
        </w:rPr>
        <w:commentReference w:id="36"/>
      </w:r>
      <w:r w:rsidRPr="002240C9">
        <w:rPr>
          <w:rFonts w:ascii="Times New Roman" w:eastAsia="Times New Roman" w:hAnsi="Times New Roman" w:cs="Times New Roman"/>
          <w:color w:val="000000" w:themeColor="text1"/>
          <w:sz w:val="24"/>
          <w:szCs w:val="24"/>
          <w:lang w:eastAsia="de-DE"/>
        </w:rPr>
        <w:t xml:space="preserve">focused on specific classroom events, such as disruptions caused by students. The AOI labeled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 xml:space="preserve">isruptive </w:t>
      </w:r>
      <w:r w:rsidR="00465D2C" w:rsidRPr="00465D2C">
        <w:rPr>
          <w:rFonts w:ascii="Times New Roman" w:eastAsia="Times New Roman" w:hAnsi="Times New Roman" w:cs="Times New Roman"/>
          <w:i/>
          <w:iCs/>
          <w:color w:val="000000" w:themeColor="text1"/>
          <w:sz w:val="24"/>
          <w:szCs w:val="24"/>
          <w:lang w:eastAsia="de-DE"/>
        </w:rPr>
        <w:t>P</w:t>
      </w:r>
      <w:r w:rsidRPr="002240C9">
        <w:rPr>
          <w:rFonts w:ascii="Times New Roman" w:eastAsia="Times New Roman" w:hAnsi="Times New Roman" w:cs="Times New Roman"/>
          <w:i/>
          <w:iCs/>
          <w:color w:val="000000" w:themeColor="text1"/>
          <w:sz w:val="24"/>
          <w:szCs w:val="24"/>
          <w:lang w:eastAsia="de-DE"/>
        </w:rPr>
        <w:t>erson</w:t>
      </w:r>
      <w:r w:rsidRPr="002240C9">
        <w:rPr>
          <w:rFonts w:ascii="Times New Roman" w:eastAsia="Times New Roman" w:hAnsi="Times New Roman" w:cs="Times New Roman"/>
          <w:color w:val="000000" w:themeColor="text1"/>
          <w:sz w:val="24"/>
          <w:szCs w:val="24"/>
          <w:lang w:eastAsia="de-DE"/>
        </w:rPr>
        <w:t xml:space="preserve"> captured gaze behavior directed toward students </w:t>
      </w:r>
      <w:del w:id="37" w:author="Lotz, Christin" w:date="2025-01-23T11:41:00Z">
        <w:r w:rsidRPr="002240C9" w:rsidDel="00C767BB">
          <w:rPr>
            <w:rFonts w:ascii="Times New Roman" w:eastAsia="Times New Roman" w:hAnsi="Times New Roman" w:cs="Times New Roman"/>
            <w:color w:val="000000" w:themeColor="text1"/>
            <w:sz w:val="24"/>
            <w:szCs w:val="24"/>
            <w:lang w:eastAsia="de-DE"/>
          </w:rPr>
          <w:delText>exhibiting disruptive behaviors.</w:delText>
        </w:r>
      </w:del>
      <w:ins w:id="38" w:author="Lotz, Christin" w:date="2025-01-23T11:41:00Z">
        <w:r w:rsidR="00C767BB">
          <w:rPr>
            <w:rFonts w:ascii="Times New Roman" w:eastAsia="Times New Roman" w:hAnsi="Times New Roman" w:cs="Times New Roman"/>
            <w:color w:val="000000" w:themeColor="text1"/>
            <w:sz w:val="24"/>
            <w:szCs w:val="24"/>
            <w:lang w:eastAsia="de-DE"/>
          </w:rPr>
          <w:t>performing the classroom events.</w:t>
        </w:r>
      </w:ins>
      <w:r w:rsidRPr="002240C9">
        <w:rPr>
          <w:rFonts w:ascii="Times New Roman" w:eastAsia="Times New Roman" w:hAnsi="Times New Roman" w:cs="Times New Roman"/>
          <w:color w:val="000000" w:themeColor="text1"/>
          <w:sz w:val="24"/>
          <w:szCs w:val="24"/>
          <w:lang w:eastAsia="de-DE"/>
        </w:rPr>
        <w:t xml:space="preserve"> </w:t>
      </w:r>
    </w:p>
    <w:p w14:paraId="79D76A8B" w14:textId="34971ABD"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lastRenderedPageBreak/>
        <w:t>Global Monitoring Gaze Behavior</w:t>
      </w:r>
      <w:r w:rsidR="00E11E92">
        <w:rPr>
          <w:rFonts w:ascii="Times New Roman" w:hAnsi="Times New Roman" w:cs="Times New Roman"/>
          <w:sz w:val="24"/>
          <w:szCs w:val="24"/>
        </w:rPr>
        <w:t>.</w:t>
      </w:r>
    </w:p>
    <w:p w14:paraId="1A995958" w14:textId="43553F2B"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monitoring behavior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7E89688C" w:rsidR="00540A1D" w:rsidRDefault="00743146" w:rsidP="00D41042">
      <w:pPr>
        <w:spacing w:before="120"/>
        <w:rPr>
          <w:rFonts w:ascii="Times New Roman" w:eastAsia="Times New Roman" w:hAnsi="Times New Roman" w:cs="Times New Roman"/>
          <w:sz w:val="24"/>
          <w:szCs w:val="24"/>
          <w:lang w:eastAsia="de-DE"/>
        </w:rPr>
      </w:pPr>
      <w:commentRangeStart w:id="39"/>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Pr="00743146">
        <w:rPr>
          <w:rFonts w:ascii="Times New Roman" w:eastAsia="Times New Roman" w:hAnsi="Times New Roman" w:cs="Times New Roman"/>
          <w:sz w:val="24"/>
          <w:szCs w:val="24"/>
          <w:lang w:eastAsia="de-DE"/>
        </w:rPr>
        <w:t xml:space="preserve"> was calculated as the total number of fixations recorded during the session, standardized as fixations per minute to account for varying session durations. </w:t>
      </w:r>
      <w:commentRangeEnd w:id="39"/>
      <w:r w:rsidR="00C336B9">
        <w:rPr>
          <w:rStyle w:val="Kommentarzeichen"/>
        </w:rPr>
        <w:commentReference w:id="39"/>
      </w:r>
      <w:r w:rsidRPr="00743146">
        <w:rPr>
          <w:rFonts w:ascii="Times New Roman" w:eastAsia="Times New Roman" w:hAnsi="Times New Roman" w:cs="Times New Roman"/>
          <w:sz w:val="24"/>
          <w:szCs w:val="24"/>
          <w:lang w:eastAsia="de-DE"/>
        </w:rPr>
        <w:t>Specifically, the total fixation count was summed across all global AOIs,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commentRangeStart w:id="40"/>
      <w:commentRangeStart w:id="41"/>
      <w:r w:rsidR="00A7751B" w:rsidRPr="00A7751B">
        <w:rPr>
          <w:rFonts w:ascii="Times New Roman" w:eastAsia="Times New Roman" w:hAnsi="Times New Roman" w:cs="Times New Roman"/>
          <w:sz w:val="24"/>
          <w:szCs w:val="24"/>
          <w:lang w:eastAsia="de-DE"/>
        </w:rPr>
        <w:t xml:space="preserve">This metric reflected the frequency of visual attention shifts, with higher fixation </w:t>
      </w:r>
      <w:r w:rsidR="00204334">
        <w:rPr>
          <w:rFonts w:ascii="Times New Roman" w:eastAsia="Times New Roman" w:hAnsi="Times New Roman" w:cs="Times New Roman"/>
          <w:sz w:val="24"/>
          <w:szCs w:val="24"/>
          <w:lang w:eastAsia="de-DE"/>
        </w:rPr>
        <w:t>numbers</w:t>
      </w:r>
      <w:r w:rsidR="00A7751B" w:rsidRPr="00A7751B">
        <w:rPr>
          <w:rFonts w:ascii="Times New Roman" w:eastAsia="Times New Roman" w:hAnsi="Times New Roman" w:cs="Times New Roman"/>
          <w:sz w:val="24"/>
          <w:szCs w:val="24"/>
          <w:lang w:eastAsia="de-DE"/>
        </w:rPr>
        <w:t xml:space="preserve"> indicating a more dynamic scanning behavior across the classroom environment</w:t>
      </w:r>
      <w:r w:rsidR="004924CA">
        <w:rPr>
          <w:rFonts w:ascii="Times New Roman" w:eastAsia="Times New Roman" w:hAnsi="Times New Roman" w:cs="Times New Roman"/>
          <w:sz w:val="24"/>
          <w:szCs w:val="24"/>
          <w:lang w:eastAsia="de-DE"/>
        </w:rPr>
        <w:t xml:space="preserve"> </w:t>
      </w:r>
      <w:r w:rsidR="00540A1D">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540A1D">
        <w:rPr>
          <w:rFonts w:ascii="Times New Roman" w:eastAsia="Times New Roman" w:hAnsi="Times New Roman" w:cs="Times New Roman"/>
          <w:sz w:val="24"/>
          <w:szCs w:val="24"/>
          <w:lang w:eastAsia="de-DE"/>
        </w:rPr>
        <w:fldChar w:fldCharType="separate"/>
      </w:r>
      <w:r w:rsidR="00540A1D" w:rsidRPr="00540A1D">
        <w:rPr>
          <w:rFonts w:ascii="Times New Roman" w:hAnsi="Times New Roman" w:cs="Times New Roman"/>
          <w:sz w:val="24"/>
        </w:rPr>
        <w:t>(Grub et al., 2020)</w:t>
      </w:r>
      <w:r w:rsidR="00540A1D">
        <w:rPr>
          <w:rFonts w:ascii="Times New Roman" w:eastAsia="Times New Roman" w:hAnsi="Times New Roman" w:cs="Times New Roman"/>
          <w:sz w:val="24"/>
          <w:szCs w:val="24"/>
          <w:lang w:eastAsia="de-DE"/>
        </w:rPr>
        <w:fldChar w:fldCharType="end"/>
      </w:r>
      <w:r w:rsidR="00540A1D">
        <w:rPr>
          <w:rFonts w:ascii="Times New Roman" w:eastAsia="Times New Roman" w:hAnsi="Times New Roman" w:cs="Times New Roman"/>
          <w:sz w:val="24"/>
          <w:szCs w:val="24"/>
          <w:lang w:eastAsia="de-DE"/>
        </w:rPr>
        <w:t>.</w:t>
      </w:r>
      <w:commentRangeEnd w:id="40"/>
      <w:r w:rsidR="0038704D">
        <w:rPr>
          <w:rStyle w:val="Kommentarzeichen"/>
        </w:rPr>
        <w:commentReference w:id="40"/>
      </w:r>
      <w:commentRangeEnd w:id="41"/>
      <w:r w:rsidR="00C336B9">
        <w:rPr>
          <w:rStyle w:val="Kommentarzeichen"/>
        </w:rPr>
        <w:commentReference w:id="41"/>
      </w:r>
    </w:p>
    <w:p w14:paraId="772B1D48" w14:textId="353DA790" w:rsidR="008A7981" w:rsidRDefault="00517272"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s,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commentRangeStart w:id="42"/>
      <w:commentRangeStart w:id="43"/>
      <w:r w:rsidR="00610C51" w:rsidRPr="00610C51">
        <w:rPr>
          <w:rFonts w:ascii="Times New Roman" w:eastAsia="Times New Roman" w:hAnsi="Times New Roman" w:cs="Times New Roman"/>
          <w:sz w:val="24"/>
          <w:szCs w:val="24"/>
          <w:lang w:eastAsia="de-DE"/>
        </w:rPr>
        <w:t>This metric provided a measure of cognitive processing, with longer durations suggesting more time spent processing visual information</w:t>
      </w:r>
      <w:r w:rsidR="008A7981">
        <w:rPr>
          <w:rFonts w:ascii="Times New Roman" w:eastAsia="Times New Roman" w:hAnsi="Times New Roman" w:cs="Times New Roman"/>
          <w:sz w:val="24"/>
          <w:szCs w:val="24"/>
          <w:lang w:eastAsia="de-DE"/>
        </w:rPr>
        <w:t xml:space="preserve"> </w:t>
      </w:r>
      <w:r w:rsidR="00C53D2C">
        <w:rPr>
          <w:rFonts w:ascii="Times New Roman" w:eastAsia="Times New Roman" w:hAnsi="Times New Roman" w:cs="Times New Roman"/>
          <w:sz w:val="24"/>
          <w:szCs w:val="24"/>
          <w:lang w:eastAsia="de-DE"/>
        </w:rPr>
        <w:fldChar w:fldCharType="begin"/>
      </w:r>
      <w:r w:rsidR="00C53D2C">
        <w:rPr>
          <w:rFonts w:ascii="Times New Roman" w:eastAsia="Times New Roman" w:hAnsi="Times New Roman" w:cs="Times New Roman"/>
          <w:sz w:val="24"/>
          <w:szCs w:val="24"/>
          <w:lang w:eastAsia="de-DE"/>
        </w:rPr>
        <w:instrText xml:space="preserve"> ADDIN ZOTERO_ITEM CSL_CITATION {"citationID":"uGPrMW4Z","properties":{"formattedCitation":"(Negi &amp; Mitra, 2020)","plainCitation":"(Negi &amp; Mitra, 2020)","noteIndex":0},"citationItems":[{"id":961,"uris":["http://zotero.org/groups/5349517/items/UNMRYD5L"],"itemData":{"id":961,"type":"article-journal","abstract":"Learning is a complex phenomenon and education researchers are increasingly focussing on\nprocesses that go into it. Eye tracking has become an important tool in such research. In this\npaper, we focus on one of the most commonly used metrics in eye tracking, namely, fixation\nduration. Fixation duration has been used to study cognition and attention. However, fixation\nduration distributions are characteristically non-normal and heavily skewed to the right.\nTherefore, the use of a single average value, such as the mean fixation duration, to predict\ncognition and/or attention could be problematic. This is especially true in studies of complex\nconstructs, such as learning, which are governed by both cognitive and affective processes.\nWe collected eye tracking data from 51 students watching a 12 min long educational video\nwith and without subtitles. The learning gain after watching the video was calculated with\npre- and post-test scores. Several multiple linear regression models revealed a) fixation duration\ncan explain a substantial fraction of variation in the pre-post data, which indicates its\nusefulness in the study of learning processes; b) the arithmetic mean of fixation durations,\nwhich is the most commonly reported eye tracking metric, may not be the optimal choice;\nand c) a phenomenological model of fixation durations where the number of fixations over\ndifferent temporal ranges are used as inputs seemed to perform the best. The results and their\nimplications for learning process research are discussed.","container-title":"Journal of Eye Movement Research","DOI":"10.16910/jemr.13.6.1","ISSN":"1995-8692","issue":"6","journalAbbreviation":"J Eye Mov Res","note":"PMID: 33828811\nPMCID: PMC8012014","page":"15","source":"PubMed Central","title":"Fixation duration and the learning process: an eye tracking study with subtitled videos","title-short":"Fixation duration and the learning process","volume":"13","author":[{"family":"Negi","given":"Shivsevak"},{"family":"Mitra","given":"Ritayan"}],"issued":{"date-parts":[["2020"]]}}}],"schema":"https://github.com/citation-style-language/schema/raw/master/csl-citation.json"} </w:instrText>
      </w:r>
      <w:r w:rsidR="00C53D2C">
        <w:rPr>
          <w:rFonts w:ascii="Times New Roman" w:eastAsia="Times New Roman" w:hAnsi="Times New Roman" w:cs="Times New Roman"/>
          <w:sz w:val="24"/>
          <w:szCs w:val="24"/>
          <w:lang w:eastAsia="de-DE"/>
        </w:rPr>
        <w:fldChar w:fldCharType="separate"/>
      </w:r>
      <w:r w:rsidR="00C53D2C" w:rsidRPr="00C53D2C">
        <w:rPr>
          <w:rFonts w:ascii="Times New Roman" w:hAnsi="Times New Roman" w:cs="Times New Roman"/>
          <w:sz w:val="24"/>
        </w:rPr>
        <w:t>(Negi &amp; Mitra, 2020)</w:t>
      </w:r>
      <w:r w:rsidR="00C53D2C">
        <w:rPr>
          <w:rFonts w:ascii="Times New Roman" w:eastAsia="Times New Roman" w:hAnsi="Times New Roman" w:cs="Times New Roman"/>
          <w:sz w:val="24"/>
          <w:szCs w:val="24"/>
          <w:lang w:eastAsia="de-DE"/>
        </w:rPr>
        <w:fldChar w:fldCharType="end"/>
      </w:r>
      <w:r w:rsidR="00C53D2C">
        <w:rPr>
          <w:rFonts w:ascii="Times New Roman" w:eastAsia="Times New Roman" w:hAnsi="Times New Roman" w:cs="Times New Roman"/>
          <w:sz w:val="24"/>
          <w:szCs w:val="24"/>
          <w:lang w:eastAsia="de-DE"/>
        </w:rPr>
        <w:t>.</w:t>
      </w:r>
      <w:commentRangeEnd w:id="42"/>
      <w:r w:rsidR="0038704D">
        <w:rPr>
          <w:rStyle w:val="Kommentarzeichen"/>
        </w:rPr>
        <w:commentReference w:id="42"/>
      </w:r>
      <w:commentRangeEnd w:id="43"/>
      <w:r w:rsidR="00C336B9">
        <w:rPr>
          <w:rStyle w:val="Kommentarzeichen"/>
        </w:rPr>
        <w:commentReference w:id="43"/>
      </w:r>
    </w:p>
    <w:p w14:paraId="652D6B3C" w14:textId="1A3380F2"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commentRangeStart w:id="44"/>
      <w:del w:id="45" w:author="Lotz, Christin" w:date="2025-01-23T11:47:00Z">
        <w:r w:rsidR="0038704D" w:rsidRPr="0064101C" w:rsidDel="00C336B9">
          <w:rPr>
            <w:rFonts w:ascii="Times New Roman" w:eastAsia="Times New Roman" w:hAnsi="Times New Roman" w:cs="Times New Roman"/>
            <w:sz w:val="24"/>
            <w:szCs w:val="24"/>
            <w:lang w:eastAsia="de-DE"/>
          </w:rPr>
          <w:delText xml:space="preserve">The GRI was computed </w:delText>
        </w:r>
        <w:r w:rsidR="0038704D" w:rsidRPr="0064101C" w:rsidDel="00C336B9">
          <w:rPr>
            <w:rFonts w:ascii="Times New Roman" w:eastAsia="Times New Roman" w:hAnsi="Times New Roman" w:cs="Times New Roman"/>
            <w:sz w:val="24"/>
            <w:szCs w:val="24"/>
            <w:lang w:eastAsia="de-DE"/>
          </w:rPr>
          <w:lastRenderedPageBreak/>
          <w:delText>individually for each participant and analyzed across groups to assess differences between experienced and inexperienced teachers.</w:delText>
        </w:r>
        <w:r w:rsidR="0038704D" w:rsidDel="00C336B9">
          <w:rPr>
            <w:rFonts w:ascii="Times New Roman" w:eastAsia="Times New Roman" w:hAnsi="Times New Roman" w:cs="Times New Roman"/>
            <w:sz w:val="24"/>
            <w:szCs w:val="24"/>
            <w:lang w:eastAsia="de-DE"/>
          </w:rPr>
          <w:delText xml:space="preserve"> </w:delText>
        </w:r>
      </w:del>
      <w:commentRangeEnd w:id="44"/>
      <w:r w:rsidR="00C336B9">
        <w:rPr>
          <w:rStyle w:val="Kommentarzeichen"/>
        </w:rPr>
        <w:commentReference w:id="44"/>
      </w:r>
      <w:commentRangeStart w:id="46"/>
      <w:commentRangeStart w:id="47"/>
      <w:r w:rsidR="0064101C" w:rsidRPr="0064101C">
        <w:rPr>
          <w:rFonts w:ascii="Times New Roman" w:eastAsia="Times New Roman" w:hAnsi="Times New Roman" w:cs="Times New Roman"/>
          <w:sz w:val="24"/>
          <w:szCs w:val="24"/>
          <w:lang w:eastAsia="de-DE"/>
        </w:rPr>
        <w:t>This index provided a standardized measure of visual scanning efficiency, with smaller GRI values indicating a combination of shorter fixation durations and higher fixation frequencies, which is typically associated with more dynamic and efficient scanning behavior</w:t>
      </w:r>
      <w:r w:rsidR="002F6753">
        <w:rPr>
          <w:rFonts w:ascii="Times New Roman" w:eastAsia="Times New Roman" w:hAnsi="Times New Roman" w:cs="Times New Roman"/>
          <w:sz w:val="24"/>
          <w:szCs w:val="24"/>
          <w:lang w:eastAsia="de-DE"/>
        </w:rPr>
        <w:t xml:space="preserve"> </w:t>
      </w:r>
      <w:r w:rsidR="002F6753">
        <w:rPr>
          <w:rFonts w:ascii="Times New Roman" w:eastAsia="Times New Roman" w:hAnsi="Times New Roman" w:cs="Times New Roman"/>
          <w:sz w:val="24"/>
          <w:szCs w:val="24"/>
          <w:lang w:eastAsia="de-DE"/>
        </w:rPr>
        <w:fldChar w:fldCharType="begin"/>
      </w:r>
      <w:r w:rsidR="002F6753">
        <w:rPr>
          <w:rFonts w:ascii="Times New Roman" w:eastAsia="Times New Roman" w:hAnsi="Times New Roman" w:cs="Times New Roman"/>
          <w:sz w:val="24"/>
          <w:szCs w:val="24"/>
          <w:lang w:eastAsia="de-DE"/>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F6753">
        <w:rPr>
          <w:rFonts w:ascii="Times New Roman" w:eastAsia="Times New Roman" w:hAnsi="Times New Roman" w:cs="Times New Roman"/>
          <w:sz w:val="24"/>
          <w:szCs w:val="24"/>
          <w:lang w:eastAsia="de-DE"/>
        </w:rPr>
        <w:fldChar w:fldCharType="separate"/>
      </w:r>
      <w:r w:rsidR="002F6753" w:rsidRPr="002F6753">
        <w:rPr>
          <w:rFonts w:ascii="Times New Roman" w:hAnsi="Times New Roman" w:cs="Times New Roman"/>
          <w:sz w:val="24"/>
        </w:rPr>
        <w:t>(Gegenfurtner et al., 2020)</w:t>
      </w:r>
      <w:r w:rsidR="002F6753">
        <w:rPr>
          <w:rFonts w:ascii="Times New Roman" w:eastAsia="Times New Roman" w:hAnsi="Times New Roman" w:cs="Times New Roman"/>
          <w:sz w:val="24"/>
          <w:szCs w:val="24"/>
          <w:lang w:eastAsia="de-DE"/>
        </w:rPr>
        <w:fldChar w:fldCharType="end"/>
      </w:r>
      <w:r w:rsidR="0064101C" w:rsidRPr="0064101C">
        <w:rPr>
          <w:rFonts w:ascii="Times New Roman" w:eastAsia="Times New Roman" w:hAnsi="Times New Roman" w:cs="Times New Roman"/>
          <w:sz w:val="24"/>
          <w:szCs w:val="24"/>
          <w:lang w:eastAsia="de-DE"/>
        </w:rPr>
        <w:t xml:space="preserve">. </w:t>
      </w:r>
      <w:commentRangeEnd w:id="46"/>
      <w:r w:rsidR="0038704D">
        <w:rPr>
          <w:rStyle w:val="Kommentarzeichen"/>
        </w:rPr>
        <w:commentReference w:id="46"/>
      </w:r>
      <w:commentRangeEnd w:id="47"/>
      <w:r w:rsidR="00C336B9">
        <w:rPr>
          <w:rStyle w:val="Kommentarzeichen"/>
        </w:rPr>
        <w:commentReference w:id="47"/>
      </w:r>
    </w:p>
    <w:p w14:paraId="66475031" w14:textId="20D9F8E0"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Event-related Gaze Behavior</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5C18EBA1" w14:textId="77777777" w:rsidR="00FA042A" w:rsidRDefault="005224AC" w:rsidP="00FA042A">
      <w:pPr>
        <w:spacing w:before="120"/>
        <w:rPr>
          <w:rFonts w:ascii="Times New Roman" w:eastAsia="Times New Roman" w:hAnsi="Times New Roman" w:cs="Times New Roman"/>
          <w:sz w:val="24"/>
          <w:szCs w:val="24"/>
          <w:lang w:eastAsia="de-DE"/>
        </w:rPr>
      </w:pPr>
      <w:r w:rsidRPr="005224AC">
        <w:rPr>
          <w:rFonts w:ascii="Times New Roman" w:eastAsia="Times New Roman" w:hAnsi="Times New Roman" w:cs="Times New Roman"/>
          <w:sz w:val="24"/>
          <w:szCs w:val="24"/>
          <w:lang w:eastAsia="de-DE"/>
        </w:rPr>
        <w:t xml:space="preserve">Event-related gaze behavior allowed for a nuanced analysis of participants’ visual attention allocation in response to disruptions, providing insights into differences in attentional strategies between experienced and inexperienced teachers. This behavior was analyzed by focusing on specific classroom disruptions during the micro-teaching unit, categorized into three types: verbal disruptions (e.g., chatting with a neighbor, heckling, whispering), physical disruptions (e.g., clicking a pen, drumming with hands, snapping fingers), and indicators of lack of eagerness to learn (e.g., looking at a phone, resting the head on a desk, drawing). These disruptions were captured within the event-based AOI labeled </w:t>
      </w:r>
      <w:r w:rsidRPr="005224AC">
        <w:rPr>
          <w:rFonts w:ascii="Times New Roman" w:eastAsia="Times New Roman" w:hAnsi="Times New Roman" w:cs="Times New Roman"/>
          <w:i/>
          <w:iCs/>
          <w:sz w:val="24"/>
          <w:szCs w:val="24"/>
          <w:lang w:eastAsia="de-DE"/>
        </w:rPr>
        <w:t>Disruptive Person</w:t>
      </w:r>
      <w:r w:rsidRPr="005224AC">
        <w:rPr>
          <w:rFonts w:ascii="Times New Roman" w:eastAsia="Times New Roman" w:hAnsi="Times New Roman" w:cs="Times New Roman"/>
          <w:sz w:val="24"/>
          <w:szCs w:val="24"/>
          <w:lang w:eastAsia="de-DE"/>
        </w:rPr>
        <w:t>, which represented visual fixations directed toward students engaging in disruptive or off-task behaviors.</w:t>
      </w:r>
    </w:p>
    <w:p w14:paraId="73F20EDD" w14:textId="6CB7A3EF" w:rsidR="00FA042A" w:rsidRDefault="00FA042A" w:rsidP="00FA042A">
      <w:pPr>
        <w:spacing w:before="120"/>
        <w:rPr>
          <w:rFonts w:ascii="Times New Roman" w:eastAsia="Times New Roman" w:hAnsi="Times New Roman" w:cs="Times New Roman"/>
          <w:sz w:val="24"/>
          <w:szCs w:val="24"/>
          <w:lang w:eastAsia="de-DE"/>
        </w:rPr>
      </w:pPr>
      <w:r w:rsidRPr="00FA042A">
        <w:rPr>
          <w:rFonts w:ascii="Times New Roman" w:eastAsia="Times New Roman" w:hAnsi="Times New Roman" w:cs="Times New Roman"/>
          <w:sz w:val="24"/>
          <w:szCs w:val="24"/>
          <w:lang w:eastAsia="de-DE"/>
        </w:rPr>
        <w:t>Three key metrics were calculated to assess gaze behavior within this AOI:</w:t>
      </w:r>
    </w:p>
    <w:p w14:paraId="6DE91B1A" w14:textId="79FC3336"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First, t</w:t>
      </w:r>
      <w:r w:rsidRPr="00DB69B7">
        <w:rPr>
          <w:rFonts w:ascii="Times New Roman" w:eastAsia="Times New Roman" w:hAnsi="Times New Roman" w:cs="Times New Roman"/>
          <w:sz w:val="24"/>
          <w:szCs w:val="24"/>
          <w:lang w:eastAsia="de-DE"/>
        </w:rPr>
        <w:t xml:space="preserve">he </w:t>
      </w:r>
      <w:r w:rsidRPr="00DB69B7">
        <w:rPr>
          <w:rFonts w:ascii="Times New Roman" w:eastAsia="Times New Roman" w:hAnsi="Times New Roman" w:cs="Times New Roman"/>
          <w:b/>
          <w:bCs/>
          <w:sz w:val="24"/>
          <w:szCs w:val="24"/>
          <w:lang w:eastAsia="de-DE"/>
        </w:rPr>
        <w:t>number</w:t>
      </w:r>
      <w:r w:rsidR="0038199D" w:rsidRPr="0038199D">
        <w:rPr>
          <w:rFonts w:ascii="Times New Roman" w:eastAsia="Times New Roman" w:hAnsi="Times New Roman" w:cs="Times New Roman"/>
          <w:b/>
          <w:bCs/>
          <w:sz w:val="24"/>
          <w:szCs w:val="24"/>
          <w:lang w:eastAsia="de-DE"/>
        </w:rPr>
        <w:t xml:space="preserve"> of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s per </w:t>
      </w:r>
      <w:r w:rsidRPr="00DB69B7">
        <w:rPr>
          <w:rFonts w:ascii="Times New Roman" w:eastAsia="Times New Roman" w:hAnsi="Times New Roman" w:cs="Times New Roman"/>
          <w:b/>
          <w:bCs/>
          <w:sz w:val="24"/>
          <w:szCs w:val="24"/>
          <w:lang w:eastAsia="de-DE"/>
        </w:rPr>
        <w:t>s</w:t>
      </w:r>
      <w:r w:rsidR="0038199D" w:rsidRPr="0038199D">
        <w:rPr>
          <w:rFonts w:ascii="Times New Roman" w:eastAsia="Times New Roman" w:hAnsi="Times New Roman" w:cs="Times New Roman"/>
          <w:b/>
          <w:bCs/>
          <w:sz w:val="24"/>
          <w:szCs w:val="24"/>
          <w:lang w:eastAsia="de-DE"/>
        </w:rPr>
        <w:t>econd</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quantified how frequently participants fixated on the </w:t>
      </w:r>
      <w:r w:rsidR="0038199D" w:rsidRPr="0038199D">
        <w:rPr>
          <w:rFonts w:ascii="Times New Roman" w:eastAsia="Times New Roman" w:hAnsi="Times New Roman" w:cs="Times New Roman"/>
          <w:i/>
          <w:iCs/>
          <w:sz w:val="24"/>
          <w:szCs w:val="24"/>
          <w:lang w:eastAsia="de-DE"/>
        </w:rPr>
        <w:t>Disruptive Person</w:t>
      </w:r>
      <w:r w:rsidR="0038199D">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the disruption events. The total number of fixations within the AOI was divided by the </w:t>
      </w:r>
      <w:r w:rsidR="000B3FB2">
        <w:rPr>
          <w:rFonts w:ascii="Times New Roman" w:eastAsia="Times New Roman" w:hAnsi="Times New Roman" w:cs="Times New Roman"/>
          <w:sz w:val="24"/>
          <w:szCs w:val="24"/>
          <w:lang w:eastAsia="de-DE"/>
        </w:rPr>
        <w:t xml:space="preserve">actual </w:t>
      </w:r>
      <w:r w:rsidR="0038199D" w:rsidRPr="0038199D">
        <w:rPr>
          <w:rFonts w:ascii="Times New Roman" w:eastAsia="Times New Roman" w:hAnsi="Times New Roman" w:cs="Times New Roman"/>
          <w:sz w:val="24"/>
          <w:szCs w:val="24"/>
          <w:lang w:eastAsia="de-DE"/>
        </w:rPr>
        <w:t>duration of the disruption in seconds to calculate the fixation rate.</w:t>
      </w:r>
    </w:p>
    <w:p w14:paraId="4EE1C0BE" w14:textId="77777777" w:rsidR="00DB69B7" w:rsidRDefault="00DB69B7" w:rsidP="00DB69B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Second, the </w:t>
      </w:r>
      <w:r w:rsidRPr="00DB69B7">
        <w:rPr>
          <w:rFonts w:ascii="Times New Roman" w:eastAsia="Times New Roman" w:hAnsi="Times New Roman" w:cs="Times New Roman"/>
          <w:b/>
          <w:bCs/>
          <w:sz w:val="24"/>
          <w:szCs w:val="24"/>
          <w:lang w:eastAsia="de-DE"/>
        </w:rPr>
        <w:t>a</w:t>
      </w:r>
      <w:r w:rsidR="0038199D" w:rsidRPr="0038199D">
        <w:rPr>
          <w:rFonts w:ascii="Times New Roman" w:eastAsia="Times New Roman" w:hAnsi="Times New Roman" w:cs="Times New Roman"/>
          <w:b/>
          <w:bCs/>
          <w:sz w:val="24"/>
          <w:szCs w:val="24"/>
          <w:lang w:eastAsia="de-DE"/>
        </w:rPr>
        <w:t xml:space="preserve">verage </w:t>
      </w:r>
      <w:r w:rsidRPr="00DB69B7">
        <w:rPr>
          <w:rFonts w:ascii="Times New Roman" w:eastAsia="Times New Roman" w:hAnsi="Times New Roman" w:cs="Times New Roman"/>
          <w:b/>
          <w:bCs/>
          <w:sz w:val="24"/>
          <w:szCs w:val="24"/>
          <w:lang w:eastAsia="de-DE"/>
        </w:rPr>
        <w:t>f</w:t>
      </w:r>
      <w:r w:rsidR="0038199D" w:rsidRPr="0038199D">
        <w:rPr>
          <w:rFonts w:ascii="Times New Roman" w:eastAsia="Times New Roman" w:hAnsi="Times New Roman" w:cs="Times New Roman"/>
          <w:b/>
          <w:bCs/>
          <w:sz w:val="24"/>
          <w:szCs w:val="24"/>
          <w:lang w:eastAsia="de-DE"/>
        </w:rPr>
        <w:t xml:space="preserve">ixation </w:t>
      </w:r>
      <w:r w:rsidRPr="00DB69B7">
        <w:rPr>
          <w:rFonts w:ascii="Times New Roman" w:eastAsia="Times New Roman" w:hAnsi="Times New Roman" w:cs="Times New Roman"/>
          <w:b/>
          <w:bCs/>
          <w:sz w:val="24"/>
          <w:szCs w:val="24"/>
          <w:lang w:eastAsia="de-DE"/>
        </w:rPr>
        <w:t>d</w:t>
      </w:r>
      <w:r w:rsidR="0038199D" w:rsidRPr="0038199D">
        <w:rPr>
          <w:rFonts w:ascii="Times New Roman" w:eastAsia="Times New Roman" w:hAnsi="Times New Roman" w:cs="Times New Roman"/>
          <w:b/>
          <w:bCs/>
          <w:sz w:val="24"/>
          <w:szCs w:val="24"/>
          <w:lang w:eastAsia="de-DE"/>
        </w:rPr>
        <w:t>uration</w:t>
      </w:r>
      <w:r>
        <w:rPr>
          <w:rFonts w:ascii="Times New Roman" w:eastAsia="Times New Roman" w:hAnsi="Times New Roman" w:cs="Times New Roman"/>
          <w:b/>
          <w:bCs/>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represented the mean time, in milliseconds, that participants spent fixating on the </w:t>
      </w:r>
      <w:r w:rsidR="000B3FB2">
        <w:rPr>
          <w:rFonts w:ascii="Times New Roman" w:eastAsia="Times New Roman" w:hAnsi="Times New Roman" w:cs="Times New Roman"/>
          <w:sz w:val="24"/>
          <w:szCs w:val="24"/>
          <w:lang w:eastAsia="de-DE"/>
        </w:rPr>
        <w:t xml:space="preserve">AOI </w:t>
      </w:r>
      <w:r w:rsidR="0038199D" w:rsidRPr="0038199D">
        <w:rPr>
          <w:rFonts w:ascii="Times New Roman" w:eastAsia="Times New Roman" w:hAnsi="Times New Roman" w:cs="Times New Roman"/>
          <w:i/>
          <w:iCs/>
          <w:sz w:val="24"/>
          <w:szCs w:val="24"/>
          <w:lang w:eastAsia="de-DE"/>
        </w:rPr>
        <w:t>Disruptive Person</w:t>
      </w:r>
      <w:r w:rsidR="000B3FB2">
        <w:rPr>
          <w:rFonts w:ascii="Times New Roman" w:eastAsia="Times New Roman" w:hAnsi="Times New Roman" w:cs="Times New Roman"/>
          <w:sz w:val="24"/>
          <w:szCs w:val="24"/>
          <w:lang w:eastAsia="de-DE"/>
        </w:rPr>
        <w:t xml:space="preserve"> </w:t>
      </w:r>
      <w:r w:rsidR="0038199D" w:rsidRPr="0038199D">
        <w:rPr>
          <w:rFonts w:ascii="Times New Roman" w:eastAsia="Times New Roman" w:hAnsi="Times New Roman" w:cs="Times New Roman"/>
          <w:sz w:val="24"/>
          <w:szCs w:val="24"/>
          <w:lang w:eastAsia="de-DE"/>
        </w:rPr>
        <w:t xml:space="preserve">during each fixation. It was calculated </w:t>
      </w:r>
      <w:r w:rsidR="0038199D" w:rsidRPr="0038199D">
        <w:rPr>
          <w:rFonts w:ascii="Times New Roman" w:eastAsia="Times New Roman" w:hAnsi="Times New Roman" w:cs="Times New Roman"/>
          <w:sz w:val="24"/>
          <w:szCs w:val="24"/>
          <w:lang w:eastAsia="de-DE"/>
        </w:rPr>
        <w:lastRenderedPageBreak/>
        <w:t xml:space="preserve">by dividing the total duration of fixations within the AOI by the total number of fixations directed at the AOI. </w:t>
      </w:r>
    </w:p>
    <w:p w14:paraId="32952BB8" w14:textId="12530E51" w:rsidR="003876CA" w:rsidRDefault="00DB69B7" w:rsidP="00695FEE">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ird, the </w:t>
      </w:r>
      <w:r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was used to measure 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Disruptive Person</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ccurred relative to the onset of the disruptive even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To calculate participant-level averages, the TTFF values were aggregated across all disruption events 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17C8DBA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ompetencies </w:t>
      </w:r>
      <w:r>
        <w:rPr>
          <w:rFonts w:ascii="Times New Roman" w:hAnsi="Times New Roman" w:cs="Times New Roman"/>
          <w:color w:val="000000" w:themeColor="text1"/>
          <w:sz w:val="24"/>
          <w:szCs w:val="24"/>
        </w:rPr>
        <w:t>i</w:t>
      </w:r>
      <w:r w:rsidRPr="004E6DEC">
        <w:rPr>
          <w:rFonts w:ascii="Times New Roman" w:hAnsi="Times New Roman" w:cs="Times New Roman"/>
          <w:color w:val="000000" w:themeColor="text1"/>
          <w:sz w:val="24"/>
          <w:szCs w:val="24"/>
        </w:rPr>
        <w:t xml:space="preserve">n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p>
    <w:p w14:paraId="620D6539" w14:textId="6699A25A"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120442">
        <w:rPr>
          <w:rFonts w:ascii="Times New Roman" w:eastAsia="Times New Roman" w:hAnsi="Times New Roman" w:cs="Times New Roman"/>
          <w:color w:val="000000" w:themeColor="text1"/>
          <w:sz w:val="24"/>
          <w:szCs w:val="24"/>
          <w:lang w:eastAsia="de-DE"/>
        </w:rPr>
        <w:t>nine</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w:t>
      </w:r>
      <w:r w:rsidR="00033065">
        <w:rPr>
          <w:rFonts w:ascii="Times New Roman" w:eastAsia="Times New Roman" w:hAnsi="Times New Roman" w:cs="Times New Roman"/>
          <w:color w:val="000000" w:themeColor="text1"/>
          <w:sz w:val="24"/>
          <w:szCs w:val="24"/>
          <w:lang w:eastAsia="de-DE"/>
        </w:rPr>
        <w:lastRenderedPageBreak/>
        <w:t>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4A6FE7EC"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Events </w:t>
      </w:r>
    </w:p>
    <w:p w14:paraId="59F339D9" w14:textId="59165642"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events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micro-teaching unit and how confident participants felt in handling the classroom events.</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3CCC45EA"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in order to be able to use 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Only fully completed questionnaires were included in the present study.</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1C584DD7"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Tobii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del w:id="49" w:author="Lotz, Christin" w:date="2025-01-23T11:55:00Z">
        <w:r w:rsidRPr="003E0E1E" w:rsidDel="00246433">
          <w:rPr>
            <w:rFonts w:ascii="Times New Roman" w:eastAsia="Times New Roman" w:hAnsi="Times New Roman" w:cs="Times New Roman"/>
            <w:color w:val="000000" w:themeColor="text1"/>
            <w:sz w:val="24"/>
            <w:szCs w:val="24"/>
            <w:lang w:eastAsia="de-DE"/>
          </w:rPr>
          <w:delText>For the present study, the number</w:delText>
        </w:r>
        <w:r w:rsidR="00BF6E0A" w:rsidDel="00246433">
          <w:rPr>
            <w:rFonts w:ascii="Times New Roman" w:eastAsia="Times New Roman" w:hAnsi="Times New Roman" w:cs="Times New Roman"/>
            <w:color w:val="000000" w:themeColor="text1"/>
            <w:sz w:val="24"/>
            <w:szCs w:val="24"/>
            <w:lang w:eastAsia="de-DE"/>
          </w:rPr>
          <w:delText xml:space="preserve"> and </w:delText>
        </w:r>
        <w:r w:rsidRPr="003E0E1E" w:rsidDel="00246433">
          <w:rPr>
            <w:rFonts w:ascii="Times New Roman" w:eastAsia="Times New Roman" w:hAnsi="Times New Roman" w:cs="Times New Roman"/>
            <w:color w:val="000000" w:themeColor="text1"/>
            <w:sz w:val="24"/>
            <w:szCs w:val="24"/>
            <w:lang w:eastAsia="de-DE"/>
          </w:rPr>
          <w:delText xml:space="preserve">duration of fixations </w:delText>
        </w:r>
        <w:r w:rsidR="00BF6E0A" w:rsidDel="00246433">
          <w:rPr>
            <w:rFonts w:ascii="Times New Roman" w:eastAsia="Times New Roman" w:hAnsi="Times New Roman" w:cs="Times New Roman"/>
            <w:color w:val="000000" w:themeColor="text1"/>
            <w:sz w:val="24"/>
            <w:szCs w:val="24"/>
            <w:lang w:eastAsia="de-DE"/>
          </w:rPr>
          <w:delText xml:space="preserve">as well as the time to </w:delText>
        </w:r>
        <w:r w:rsidR="00BF6E0A" w:rsidDel="00246433">
          <w:rPr>
            <w:rFonts w:ascii="Times New Roman" w:eastAsia="Times New Roman" w:hAnsi="Times New Roman" w:cs="Times New Roman"/>
            <w:color w:val="000000" w:themeColor="text1"/>
            <w:sz w:val="24"/>
            <w:szCs w:val="24"/>
            <w:lang w:eastAsia="de-DE"/>
          </w:rPr>
          <w:lastRenderedPageBreak/>
          <w:delText xml:space="preserve">first fixation </w:delText>
        </w:r>
        <w:r w:rsidRPr="003E0E1E" w:rsidDel="00246433">
          <w:rPr>
            <w:rFonts w:ascii="Times New Roman" w:eastAsia="Times New Roman" w:hAnsi="Times New Roman" w:cs="Times New Roman"/>
            <w:color w:val="000000" w:themeColor="text1"/>
            <w:sz w:val="24"/>
            <w:szCs w:val="24"/>
            <w:lang w:eastAsia="de-DE"/>
          </w:rPr>
          <w:delText xml:space="preserve">were of primary interest. </w:delText>
        </w:r>
        <w:commentRangeStart w:id="50"/>
        <w:r w:rsidRPr="003E0E1E" w:rsidDel="00246433">
          <w:rPr>
            <w:rFonts w:ascii="Times New Roman" w:eastAsia="Times New Roman" w:hAnsi="Times New Roman" w:cs="Times New Roman"/>
            <w:color w:val="000000" w:themeColor="text1"/>
            <w:sz w:val="24"/>
            <w:szCs w:val="24"/>
            <w:lang w:eastAsia="de-DE"/>
          </w:rPr>
          <w:delText>A fixation filter was applied, with a threshold set at 30</w:delText>
        </w:r>
        <w:r w:rsidR="003612AE" w:rsidDel="00246433">
          <w:rPr>
            <w:rFonts w:ascii="Times New Roman" w:eastAsia="Times New Roman" w:hAnsi="Times New Roman" w:cs="Times New Roman"/>
            <w:color w:val="000000" w:themeColor="text1"/>
            <w:sz w:val="24"/>
            <w:szCs w:val="24"/>
            <w:lang w:eastAsia="de-DE"/>
          </w:rPr>
          <w:delText>°/sec</w:delText>
        </w:r>
        <w:r w:rsidRPr="003E0E1E" w:rsidDel="00246433">
          <w:rPr>
            <w:rFonts w:ascii="Times New Roman" w:eastAsia="Times New Roman" w:hAnsi="Times New Roman" w:cs="Times New Roman"/>
            <w:color w:val="000000" w:themeColor="text1"/>
            <w:sz w:val="24"/>
            <w:szCs w:val="24"/>
            <w:lang w:eastAsia="de-DE"/>
          </w:rPr>
          <w:delText xml:space="preserve"> to identify fixations</w:delText>
        </w:r>
        <w:r w:rsidR="002F7641" w:rsidDel="00246433">
          <w:rPr>
            <w:rFonts w:ascii="Times New Roman" w:eastAsia="Times New Roman" w:hAnsi="Times New Roman" w:cs="Times New Roman"/>
            <w:color w:val="000000" w:themeColor="text1"/>
            <w:sz w:val="24"/>
            <w:szCs w:val="24"/>
            <w:lang w:eastAsia="de-DE"/>
          </w:rPr>
          <w:delText xml:space="preserve">, as </w:delText>
        </w:r>
        <w:r w:rsidR="002F7641" w:rsidRPr="002F7641" w:rsidDel="00246433">
          <w:rPr>
            <w:rFonts w:ascii="Times New Roman" w:eastAsia="Times New Roman" w:hAnsi="Times New Roman" w:cs="Times New Roman"/>
            <w:color w:val="000000" w:themeColor="text1"/>
            <w:sz w:val="24"/>
            <w:szCs w:val="24"/>
            <w:lang w:eastAsia="de-DE"/>
          </w:rPr>
          <w:delText xml:space="preserve">this default fixation filter </w:delText>
        </w:r>
        <w:r w:rsidR="00FA16CC" w:rsidDel="00246433">
          <w:rPr>
            <w:rFonts w:ascii="Times New Roman" w:eastAsia="Times New Roman" w:hAnsi="Times New Roman" w:cs="Times New Roman"/>
            <w:color w:val="000000" w:themeColor="text1"/>
            <w:sz w:val="24"/>
            <w:szCs w:val="24"/>
            <w:lang w:eastAsia="de-DE"/>
          </w:rPr>
          <w:delText xml:space="preserve">is </w:delText>
        </w:r>
        <w:r w:rsidR="003612AE" w:rsidDel="00246433">
          <w:rPr>
            <w:rFonts w:ascii="Times New Roman" w:eastAsia="Times New Roman" w:hAnsi="Times New Roman" w:cs="Times New Roman"/>
            <w:color w:val="000000" w:themeColor="text1"/>
            <w:sz w:val="24"/>
            <w:szCs w:val="24"/>
            <w:lang w:eastAsia="de-DE"/>
          </w:rPr>
          <w:delText xml:space="preserve">recommended </w:delText>
        </w:r>
        <w:r w:rsidR="00BA25A3" w:rsidDel="00246433">
          <w:rPr>
            <w:rFonts w:ascii="Times New Roman" w:eastAsia="Times New Roman" w:hAnsi="Times New Roman" w:cs="Times New Roman"/>
            <w:color w:val="000000" w:themeColor="text1"/>
            <w:sz w:val="24"/>
            <w:szCs w:val="24"/>
            <w:lang w:eastAsia="de-DE"/>
          </w:rPr>
          <w:delText xml:space="preserve">for mobile eye-tracking data </w:delText>
        </w:r>
        <w:r w:rsidR="003612AE" w:rsidDel="00246433">
          <w:rPr>
            <w:rFonts w:ascii="Times New Roman" w:eastAsia="Times New Roman" w:hAnsi="Times New Roman" w:cs="Times New Roman"/>
            <w:color w:val="000000" w:themeColor="text1"/>
            <w:sz w:val="24"/>
            <w:szCs w:val="24"/>
            <w:lang w:eastAsia="de-DE"/>
          </w:rPr>
          <w:delText>in the</w:delText>
        </w:r>
        <w:r w:rsidR="002F7641" w:rsidRPr="002F7641" w:rsidDel="00246433">
          <w:rPr>
            <w:rFonts w:ascii="Times New Roman" w:eastAsia="Times New Roman" w:hAnsi="Times New Roman" w:cs="Times New Roman"/>
            <w:color w:val="000000" w:themeColor="text1"/>
            <w:sz w:val="24"/>
            <w:szCs w:val="24"/>
            <w:lang w:eastAsia="de-DE"/>
          </w:rPr>
          <w:delText xml:space="preserve"> Tobii Lab </w:delText>
        </w:r>
        <w:r w:rsidR="00FA16CC" w:rsidDel="00246433">
          <w:rPr>
            <w:rFonts w:ascii="Times New Roman" w:eastAsia="Times New Roman" w:hAnsi="Times New Roman" w:cs="Times New Roman"/>
            <w:color w:val="000000" w:themeColor="text1"/>
            <w:sz w:val="24"/>
            <w:szCs w:val="24"/>
            <w:lang w:eastAsia="de-DE"/>
          </w:rPr>
          <w:delText>Analyzer</w:delText>
        </w:r>
        <w:r w:rsidR="002F7641" w:rsidRPr="002F7641" w:rsidDel="00246433">
          <w:rPr>
            <w:rFonts w:ascii="Times New Roman" w:eastAsia="Times New Roman" w:hAnsi="Times New Roman" w:cs="Times New Roman"/>
            <w:color w:val="000000" w:themeColor="text1"/>
            <w:sz w:val="24"/>
            <w:szCs w:val="24"/>
            <w:lang w:eastAsia="de-DE"/>
          </w:rPr>
          <w:delText xml:space="preserve"> Software</w:delText>
        </w:r>
        <w:r w:rsidR="00FA16CC" w:rsidDel="00246433">
          <w:rPr>
            <w:rFonts w:ascii="Times New Roman" w:eastAsia="Times New Roman" w:hAnsi="Times New Roman" w:cs="Times New Roman"/>
            <w:color w:val="000000" w:themeColor="text1"/>
            <w:sz w:val="24"/>
            <w:szCs w:val="24"/>
            <w:lang w:eastAsia="de-DE"/>
          </w:rPr>
          <w:delText xml:space="preserve"> </w:delText>
        </w:r>
        <w:r w:rsidR="00FA16CC" w:rsidDel="00246433">
          <w:rPr>
            <w:rFonts w:ascii="Times New Roman" w:eastAsia="Times New Roman" w:hAnsi="Times New Roman" w:cs="Times New Roman"/>
            <w:color w:val="000000" w:themeColor="text1"/>
            <w:sz w:val="24"/>
            <w:szCs w:val="24"/>
            <w:lang w:eastAsia="de-DE"/>
          </w:rPr>
          <w:fldChar w:fldCharType="begin"/>
        </w:r>
        <w:r w:rsidR="00FA16CC" w:rsidDel="00246433">
          <w:rPr>
            <w:rFonts w:ascii="Times New Roman" w:eastAsia="Times New Roman" w:hAnsi="Times New Roman" w:cs="Times New Roman"/>
            <w:color w:val="000000" w:themeColor="text1"/>
            <w:sz w:val="24"/>
            <w:szCs w:val="24"/>
            <w:lang w:eastAsia="de-DE"/>
          </w:rPr>
          <w:del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delInstrText>
        </w:r>
        <w:r w:rsidR="00FA16CC" w:rsidDel="00246433">
          <w:rPr>
            <w:rFonts w:ascii="Times New Roman" w:eastAsia="Times New Roman" w:hAnsi="Times New Roman" w:cs="Times New Roman"/>
            <w:color w:val="000000" w:themeColor="text1"/>
            <w:sz w:val="24"/>
            <w:szCs w:val="24"/>
            <w:lang w:eastAsia="de-DE"/>
          </w:rPr>
          <w:fldChar w:fldCharType="separate"/>
        </w:r>
        <w:r w:rsidR="00FA16CC" w:rsidRPr="00FA16CC" w:rsidDel="00246433">
          <w:rPr>
            <w:rFonts w:ascii="Times New Roman" w:hAnsi="Times New Roman" w:cs="Times New Roman"/>
            <w:sz w:val="24"/>
          </w:rPr>
          <w:delText>(Tobii AB, 2024)</w:delText>
        </w:r>
        <w:r w:rsidR="00FA16CC" w:rsidDel="00246433">
          <w:rPr>
            <w:rFonts w:ascii="Times New Roman" w:eastAsia="Times New Roman" w:hAnsi="Times New Roman" w:cs="Times New Roman"/>
            <w:color w:val="000000" w:themeColor="text1"/>
            <w:sz w:val="24"/>
            <w:szCs w:val="24"/>
            <w:lang w:eastAsia="de-DE"/>
          </w:rPr>
          <w:fldChar w:fldCharType="end"/>
        </w:r>
      </w:del>
      <w:commentRangeEnd w:id="50"/>
      <w:r w:rsidR="00246433">
        <w:rPr>
          <w:rStyle w:val="Kommentarzeichen"/>
        </w:rPr>
        <w:commentReference w:id="50"/>
      </w:r>
      <w:del w:id="51" w:author="Lotz, Christin" w:date="2025-01-23T11:55:00Z">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Global </w:delText>
        </w:r>
        <w:r w:rsidR="00494677" w:rsidDel="00246433">
          <w:rPr>
            <w:rFonts w:ascii="Times New Roman" w:eastAsia="Times New Roman" w:hAnsi="Times New Roman" w:cs="Times New Roman"/>
            <w:color w:val="000000" w:themeColor="text1"/>
            <w:sz w:val="24"/>
            <w:szCs w:val="24"/>
            <w:lang w:eastAsia="de-DE"/>
          </w:rPr>
          <w:delText xml:space="preserve">monitoring </w:delText>
        </w:r>
        <w:r w:rsidRPr="003E0E1E" w:rsidDel="00246433">
          <w:rPr>
            <w:rFonts w:ascii="Times New Roman" w:eastAsia="Times New Roman" w:hAnsi="Times New Roman" w:cs="Times New Roman"/>
            <w:color w:val="000000" w:themeColor="text1"/>
            <w:sz w:val="24"/>
            <w:szCs w:val="24"/>
            <w:lang w:eastAsia="de-DE"/>
          </w:rPr>
          <w:delText>and event-related gaze behaviors were examined to provide insights into participants</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visual attention. Global </w:delText>
        </w:r>
        <w:r w:rsidR="00494677" w:rsidDel="00246433">
          <w:rPr>
            <w:rFonts w:ascii="Times New Roman" w:eastAsia="Times New Roman" w:hAnsi="Times New Roman" w:cs="Times New Roman"/>
            <w:color w:val="000000" w:themeColor="text1"/>
            <w:sz w:val="24"/>
            <w:szCs w:val="24"/>
            <w:lang w:eastAsia="de-DE"/>
          </w:rPr>
          <w:delText xml:space="preserve">monitoring </w:delText>
        </w:r>
        <w:r w:rsidRPr="003E0E1E" w:rsidDel="00246433">
          <w:rPr>
            <w:rFonts w:ascii="Times New Roman" w:eastAsia="Times New Roman" w:hAnsi="Times New Roman" w:cs="Times New Roman"/>
            <w:color w:val="000000" w:themeColor="text1"/>
            <w:sz w:val="24"/>
            <w:szCs w:val="24"/>
            <w:lang w:eastAsia="de-DE"/>
          </w:rPr>
          <w:delText xml:space="preserve">gaze behavior encompassed predefined </w:delText>
        </w:r>
        <w:r w:rsidR="00BF6E0A" w:rsidDel="00246433">
          <w:rPr>
            <w:rFonts w:ascii="Times New Roman" w:eastAsia="Times New Roman" w:hAnsi="Times New Roman" w:cs="Times New Roman"/>
            <w:color w:val="000000" w:themeColor="text1"/>
            <w:sz w:val="24"/>
            <w:szCs w:val="24"/>
            <w:lang w:eastAsia="de-DE"/>
          </w:rPr>
          <w:delText xml:space="preserve">AOIs </w:delText>
        </w:r>
        <w:r w:rsidRPr="003E0E1E" w:rsidDel="00246433">
          <w:rPr>
            <w:rFonts w:ascii="Times New Roman" w:eastAsia="Times New Roman" w:hAnsi="Times New Roman" w:cs="Times New Roman"/>
            <w:color w:val="000000" w:themeColor="text1"/>
            <w:sz w:val="24"/>
            <w:szCs w:val="24"/>
            <w:lang w:eastAsia="de-DE"/>
          </w:rPr>
          <w:delText xml:space="preserve">such as </w:delText>
        </w:r>
        <w:r w:rsidR="00BF6E0A" w:rsidRPr="00BF6E0A" w:rsidDel="00246433">
          <w:rPr>
            <w:rFonts w:ascii="Times New Roman" w:eastAsia="Times New Roman" w:hAnsi="Times New Roman" w:cs="Times New Roman"/>
            <w:i/>
            <w:iCs/>
            <w:color w:val="000000" w:themeColor="text1"/>
            <w:sz w:val="24"/>
            <w:szCs w:val="24"/>
            <w:lang w:eastAsia="de-DE"/>
          </w:rPr>
          <w:delText>Students</w:delText>
        </w:r>
        <w:r w:rsidR="00BF6E0A" w:rsidDel="00246433">
          <w:rPr>
            <w:rFonts w:ascii="Times New Roman" w:eastAsia="Times New Roman" w:hAnsi="Times New Roman" w:cs="Times New Roman"/>
            <w:color w:val="000000" w:themeColor="text1"/>
            <w:sz w:val="24"/>
            <w:szCs w:val="24"/>
            <w:lang w:eastAsia="de-DE"/>
          </w:rPr>
          <w:delText>,</w:delText>
        </w:r>
        <w:r w:rsidRPr="003E0E1E" w:rsidDel="00246433">
          <w:rPr>
            <w:rFonts w:ascii="Times New Roman" w:eastAsia="Times New Roman" w:hAnsi="Times New Roman" w:cs="Times New Roman"/>
            <w:color w:val="000000" w:themeColor="text1"/>
            <w:sz w:val="24"/>
            <w:szCs w:val="24"/>
            <w:lang w:eastAsia="de-DE"/>
          </w:rPr>
          <w:delText xml:space="preserve"> with the teacher’s gaze on these AOIs coded continuously throughout the entire video duration</w:delText>
        </w:r>
        <w:r w:rsidR="00E02CE7" w:rsidDel="00246433">
          <w:rPr>
            <w:rFonts w:ascii="Times New Roman" w:eastAsia="Times New Roman" w:hAnsi="Times New Roman" w:cs="Times New Roman"/>
            <w:color w:val="000000" w:themeColor="text1"/>
            <w:sz w:val="24"/>
            <w:szCs w:val="24"/>
            <w:lang w:eastAsia="de-DE"/>
          </w:rPr>
          <w:delText xml:space="preserve"> (see Measure for detailed description of the AOIs)</w:delText>
        </w:r>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 xml:space="preserve">In contrast, event-related gaze behavior focused on the AOI labeled </w:delText>
        </w:r>
        <w:r w:rsidR="00BF6E0A" w:rsidRPr="00BF6E0A" w:rsidDel="00246433">
          <w:rPr>
            <w:rFonts w:ascii="Times New Roman" w:eastAsia="Times New Roman" w:hAnsi="Times New Roman" w:cs="Times New Roman"/>
            <w:i/>
            <w:iCs/>
            <w:color w:val="000000" w:themeColor="text1"/>
            <w:sz w:val="24"/>
            <w:szCs w:val="24"/>
            <w:lang w:eastAsia="de-DE"/>
          </w:rPr>
          <w:delText>D</w:delText>
        </w:r>
        <w:r w:rsidRPr="003E0E1E" w:rsidDel="00246433">
          <w:rPr>
            <w:rFonts w:ascii="Times New Roman" w:eastAsia="Times New Roman" w:hAnsi="Times New Roman" w:cs="Times New Roman"/>
            <w:i/>
            <w:iCs/>
            <w:color w:val="000000" w:themeColor="text1"/>
            <w:sz w:val="24"/>
            <w:szCs w:val="24"/>
            <w:lang w:eastAsia="de-DE"/>
          </w:rPr>
          <w:delText xml:space="preserve">isruptive </w:delText>
        </w:r>
        <w:r w:rsidR="00BF6E0A" w:rsidRPr="00BF6E0A" w:rsidDel="00246433">
          <w:rPr>
            <w:rFonts w:ascii="Times New Roman" w:eastAsia="Times New Roman" w:hAnsi="Times New Roman" w:cs="Times New Roman"/>
            <w:i/>
            <w:iCs/>
            <w:color w:val="000000" w:themeColor="text1"/>
            <w:sz w:val="24"/>
            <w:szCs w:val="24"/>
            <w:lang w:eastAsia="de-DE"/>
          </w:rPr>
          <w:delText>P</w:delText>
        </w:r>
        <w:r w:rsidRPr="003E0E1E" w:rsidDel="00246433">
          <w:rPr>
            <w:rFonts w:ascii="Times New Roman" w:eastAsia="Times New Roman" w:hAnsi="Times New Roman" w:cs="Times New Roman"/>
            <w:i/>
            <w:iCs/>
            <w:color w:val="000000" w:themeColor="text1"/>
            <w:sz w:val="24"/>
            <w:szCs w:val="24"/>
            <w:lang w:eastAsia="de-DE"/>
          </w:rPr>
          <w:delText>erson</w:delText>
        </w:r>
        <w:r w:rsidRPr="003E0E1E" w:rsidDel="00246433">
          <w:rPr>
            <w:rFonts w:ascii="Times New Roman" w:eastAsia="Times New Roman" w:hAnsi="Times New Roman" w:cs="Times New Roman"/>
            <w:color w:val="000000" w:themeColor="text1"/>
            <w:sz w:val="24"/>
            <w:szCs w:val="24"/>
            <w:lang w:eastAsia="de-DE"/>
          </w:rPr>
          <w:delText>.</w:delText>
        </w:r>
        <w:r w:rsidR="00BF6E0A" w:rsidDel="00246433">
          <w:rPr>
            <w:rFonts w:ascii="Times New Roman" w:eastAsia="Times New Roman" w:hAnsi="Times New Roman" w:cs="Times New Roman"/>
            <w:color w:val="000000" w:themeColor="text1"/>
            <w:sz w:val="24"/>
            <w:szCs w:val="24"/>
            <w:lang w:eastAsia="de-DE"/>
          </w:rPr>
          <w:delText xml:space="preserve"> </w:delText>
        </w:r>
        <w:r w:rsidRPr="003E0E1E" w:rsidDel="00246433">
          <w:rPr>
            <w:rFonts w:ascii="Times New Roman" w:eastAsia="Times New Roman" w:hAnsi="Times New Roman" w:cs="Times New Roman"/>
            <w:color w:val="000000" w:themeColor="text1"/>
            <w:sz w:val="24"/>
            <w:szCs w:val="24"/>
            <w:lang w:eastAsia="de-DE"/>
          </w:rPr>
          <w:delText>This AOI was coded exclusively during the duration of disruption events, capturing the teacher’s gaze allocation in response to specific classroom disturbances.</w:delText>
        </w:r>
      </w:del>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092EC1FF" w14:textId="13CC723B" w:rsidR="00222052" w:rsidRDefault="0048783C" w:rsidP="00222052">
      <w:pPr>
        <w:rPr>
          <w:rFonts w:ascii="Times New Roman" w:hAnsi="Times New Roman" w:cs="Times New Roman"/>
          <w:sz w:val="24"/>
          <w:szCs w:val="24"/>
          <w:lang w:eastAsia="de-DE"/>
        </w:rPr>
      </w:pPr>
      <w:r w:rsidRPr="00A03C4C">
        <w:rPr>
          <w:rFonts w:ascii="Times New Roman" w:hAnsi="Times New Roman" w:cs="Times New Roman"/>
          <w:color w:val="000000" w:themeColor="text1"/>
          <w:sz w:val="24"/>
          <w:szCs w:val="24"/>
          <w:lang w:eastAsia="de-DE"/>
        </w:rPr>
        <w:t xml:space="preserve">To test </w:t>
      </w:r>
      <w:r w:rsidRPr="00A03C4C">
        <w:rPr>
          <w:rFonts w:ascii="Times New Roman" w:hAnsi="Times New Roman" w:cs="Times New Roman"/>
          <w:b/>
          <w:bCs/>
          <w:color w:val="000000" w:themeColor="text1"/>
          <w:sz w:val="24"/>
          <w:szCs w:val="24"/>
          <w:lang w:eastAsia="de-DE"/>
        </w:rPr>
        <w:t>Hypothesis 1</w:t>
      </w:r>
      <w:r w:rsidRPr="00C41B8F">
        <w:rPr>
          <w:rFonts w:ascii="Times New Roman" w:hAnsi="Times New Roman" w:cs="Times New Roman"/>
          <w:sz w:val="24"/>
          <w:szCs w:val="24"/>
          <w:lang w:eastAsia="de-DE"/>
        </w:rPr>
        <w:t>,</w:t>
      </w:r>
      <w:r w:rsidRPr="00B76258">
        <w:rPr>
          <w:rFonts w:ascii="Times New Roman" w:hAnsi="Times New Roman" w:cs="Times New Roman"/>
          <w:color w:val="DBDBDB" w:themeColor="accent3" w:themeTint="66"/>
          <w:sz w:val="24"/>
          <w:szCs w:val="24"/>
          <w:lang w:eastAsia="de-DE"/>
        </w:rPr>
        <w:t xml:space="preserve"> </w:t>
      </w:r>
      <w:r w:rsidR="001F5086" w:rsidRPr="001F5086">
        <w:rPr>
          <w:rFonts w:ascii="Times New Roman" w:hAnsi="Times New Roman" w:cs="Times New Roman"/>
          <w:sz w:val="24"/>
          <w:szCs w:val="24"/>
          <w:lang w:eastAsia="de-DE"/>
        </w:rPr>
        <w:t>we analyzed the percentage of fixations and fixation durations directed at each AOI</w:t>
      </w:r>
      <w:r w:rsidR="00B0386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during </w:t>
      </w:r>
      <w:r w:rsidR="001D6E56">
        <w:rPr>
          <w:rFonts w:ascii="Times New Roman" w:hAnsi="Times New Roman" w:cs="Times New Roman"/>
          <w:sz w:val="24"/>
          <w:szCs w:val="24"/>
          <w:lang w:eastAsia="de-DE"/>
        </w:rPr>
        <w:t xml:space="preserve">the </w:t>
      </w:r>
      <w:r w:rsidR="00BB2B52">
        <w:rPr>
          <w:rFonts w:ascii="Times New Roman" w:hAnsi="Times New Roman" w:cs="Times New Roman"/>
          <w:sz w:val="24"/>
          <w:szCs w:val="24"/>
          <w:lang w:eastAsia="de-DE"/>
        </w:rPr>
        <w:t>micro-teaching unit</w:t>
      </w:r>
      <w:r w:rsidR="001F5086" w:rsidRPr="001F5086">
        <w:rPr>
          <w:rFonts w:ascii="Times New Roman" w:hAnsi="Times New Roman" w:cs="Times New Roman"/>
          <w:sz w:val="24"/>
          <w:szCs w:val="24"/>
          <w:lang w:eastAsia="de-DE"/>
        </w:rPr>
        <w:t xml:space="preserve">. The AOIs included </w:t>
      </w:r>
      <w:r w:rsidR="001F5086" w:rsidRPr="00BB2B52">
        <w:rPr>
          <w:rFonts w:ascii="Times New Roman" w:hAnsi="Times New Roman" w:cs="Times New Roman"/>
          <w:i/>
          <w:iCs/>
          <w:sz w:val="24"/>
          <w:szCs w:val="24"/>
          <w:lang w:eastAsia="de-DE"/>
        </w:rPr>
        <w:t xml:space="preserve">Students, Disruptive Person, Teacher Material, Student </w:t>
      </w:r>
      <w:r w:rsidR="00BB2B52" w:rsidRPr="00BB2B52">
        <w:rPr>
          <w:rFonts w:ascii="Times New Roman" w:hAnsi="Times New Roman" w:cs="Times New Roman"/>
          <w:i/>
          <w:iCs/>
          <w:sz w:val="24"/>
          <w:szCs w:val="24"/>
          <w:lang w:eastAsia="de-DE"/>
        </w:rPr>
        <w:t>Desks</w:t>
      </w:r>
      <w:r w:rsidR="001F5086" w:rsidRPr="001F5086">
        <w:rPr>
          <w:rFonts w:ascii="Times New Roman" w:hAnsi="Times New Roman" w:cs="Times New Roman"/>
          <w:sz w:val="24"/>
          <w:szCs w:val="24"/>
          <w:lang w:eastAsia="de-DE"/>
        </w:rPr>
        <w:t xml:space="preserve">, and </w:t>
      </w:r>
      <w:r w:rsidR="001F5086" w:rsidRPr="00BB2B52">
        <w:rPr>
          <w:rFonts w:ascii="Times New Roman" w:hAnsi="Times New Roman" w:cs="Times New Roman"/>
          <w:i/>
          <w:iCs/>
          <w:sz w:val="24"/>
          <w:szCs w:val="24"/>
          <w:lang w:eastAsia="de-DE"/>
        </w:rPr>
        <w:t>Classroom/Others</w:t>
      </w:r>
      <w:r w:rsidR="001F5086" w:rsidRPr="001F5086">
        <w:rPr>
          <w:rFonts w:ascii="Times New Roman" w:hAnsi="Times New Roman" w:cs="Times New Roman"/>
          <w:sz w:val="24"/>
          <w:szCs w:val="24"/>
          <w:lang w:eastAsia="de-DE"/>
        </w:rPr>
        <w:t xml:space="preserve">. For fixation percentages, we calculated the proportion of fixations on each AOI relative to the total number of fixations, excluding fixations on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w:t>
      </w:r>
      <w:r w:rsidR="001F5086" w:rsidRPr="001F5086">
        <w:rPr>
          <w:rFonts w:ascii="Times New Roman" w:hAnsi="Times New Roman" w:cs="Times New Roman"/>
          <w:sz w:val="24"/>
          <w:szCs w:val="24"/>
          <w:lang w:eastAsia="de-DE"/>
        </w:rPr>
        <w:t xml:space="preserve"> For fixation durations, we calculated the proportion of fixation time on each AOI relative to the total fixation duration, again excluding durations associated with the </w:t>
      </w:r>
      <w:r w:rsidR="001F5086" w:rsidRPr="002A6F75">
        <w:rPr>
          <w:rFonts w:ascii="Times New Roman" w:hAnsi="Times New Roman" w:cs="Times New Roman"/>
          <w:i/>
          <w:iCs/>
          <w:sz w:val="24"/>
          <w:szCs w:val="24"/>
          <w:lang w:eastAsia="de-DE"/>
        </w:rPr>
        <w:t>Disruptive Person</w:t>
      </w:r>
      <w:r w:rsidR="00702734">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A separate percentage for the </w:t>
      </w:r>
      <w:r w:rsidR="001F5086" w:rsidRPr="002A6F75">
        <w:rPr>
          <w:rFonts w:ascii="Times New Roman" w:hAnsi="Times New Roman" w:cs="Times New Roman"/>
          <w:i/>
          <w:iCs/>
          <w:sz w:val="24"/>
          <w:szCs w:val="24"/>
          <w:lang w:eastAsia="de-DE"/>
        </w:rPr>
        <w:t>Disruptive Person</w:t>
      </w:r>
      <w:r w:rsidR="002A6F75">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was computed using denominators that included the fixations </w:t>
      </w:r>
      <w:r w:rsidR="00702734">
        <w:rPr>
          <w:rFonts w:ascii="Times New Roman" w:hAnsi="Times New Roman" w:cs="Times New Roman"/>
          <w:sz w:val="24"/>
          <w:szCs w:val="24"/>
          <w:lang w:eastAsia="de-DE"/>
        </w:rPr>
        <w:t>and</w:t>
      </w:r>
      <w:r w:rsidR="001F5086" w:rsidRPr="001F5086">
        <w:rPr>
          <w:rFonts w:ascii="Times New Roman" w:hAnsi="Times New Roman" w:cs="Times New Roman"/>
          <w:sz w:val="24"/>
          <w:szCs w:val="24"/>
          <w:lang w:eastAsia="de-DE"/>
        </w:rPr>
        <w:t xml:space="preserve"> durations on this AOI to ensure proportional comparisons across all categorie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For each AOI, mean percentages of fixations and fixation durations were calculated separately for experienced and inexperienced teachers. These values were visualized using bar graphs, with the AOIs as categories and </w:t>
      </w:r>
      <w:r w:rsidR="001F5086" w:rsidRPr="001F5086">
        <w:rPr>
          <w:rFonts w:ascii="Times New Roman" w:hAnsi="Times New Roman" w:cs="Times New Roman"/>
          <w:sz w:val="24"/>
          <w:szCs w:val="24"/>
          <w:lang w:eastAsia="de-DE"/>
        </w:rPr>
        <w:lastRenderedPageBreak/>
        <w:t>percentages as dependent variables, allowing direct comparisons between groups.</w:t>
      </w:r>
      <w:r w:rsidR="001F5086">
        <w:rPr>
          <w:rFonts w:ascii="Times New Roman" w:hAnsi="Times New Roman" w:cs="Times New Roman"/>
          <w:sz w:val="24"/>
          <w:szCs w:val="24"/>
          <w:lang w:eastAsia="de-DE"/>
        </w:rPr>
        <w:t xml:space="preserve"> </w:t>
      </w:r>
      <w:r w:rsidR="001F5086" w:rsidRPr="001F5086">
        <w:rPr>
          <w:rFonts w:ascii="Times New Roman" w:hAnsi="Times New Roman" w:cs="Times New Roman"/>
          <w:sz w:val="24"/>
          <w:szCs w:val="24"/>
          <w:lang w:eastAsia="de-DE"/>
        </w:rPr>
        <w:t xml:space="preserve">To determine statistical differences between the two groups, </w:t>
      </w:r>
      <w:r w:rsidR="001F5086">
        <w:rPr>
          <w:rFonts w:ascii="Times New Roman" w:hAnsi="Times New Roman" w:cs="Times New Roman"/>
          <w:sz w:val="24"/>
          <w:szCs w:val="24"/>
          <w:lang w:eastAsia="de-DE"/>
        </w:rPr>
        <w:t>independent-sample</w:t>
      </w:r>
      <w:r w:rsidR="001F5086" w:rsidRPr="001F5086">
        <w:rPr>
          <w:rFonts w:ascii="Times New Roman" w:hAnsi="Times New Roman" w:cs="Times New Roman"/>
          <w:sz w:val="24"/>
          <w:szCs w:val="24"/>
          <w:lang w:eastAsia="de-DE"/>
        </w:rPr>
        <w:t xml:space="preserve"> </w:t>
      </w:r>
      <w:r w:rsidR="001F5086" w:rsidRPr="001F5086">
        <w:rPr>
          <w:rFonts w:ascii="Times New Roman" w:hAnsi="Times New Roman" w:cs="Times New Roman"/>
          <w:i/>
          <w:iCs/>
          <w:sz w:val="24"/>
          <w:szCs w:val="24"/>
          <w:lang w:eastAsia="de-DE"/>
        </w:rPr>
        <w:t>t</w:t>
      </w:r>
      <w:r w:rsidR="001F5086" w:rsidRPr="001F5086">
        <w:rPr>
          <w:rFonts w:ascii="Times New Roman" w:hAnsi="Times New Roman" w:cs="Times New Roman"/>
          <w:sz w:val="24"/>
          <w:szCs w:val="24"/>
          <w:lang w:eastAsia="de-DE"/>
        </w:rPr>
        <w:t xml:space="preserve">-tests were conducted for each AOI, both for fixation percentages and fixation durations. Effect sizes were reported using Cohen’s </w:t>
      </w:r>
      <w:r w:rsidR="001F5086" w:rsidRPr="00860236">
        <w:rPr>
          <w:rFonts w:ascii="Times New Roman" w:hAnsi="Times New Roman" w:cs="Times New Roman"/>
          <w:i/>
          <w:iCs/>
          <w:sz w:val="24"/>
          <w:szCs w:val="24"/>
          <w:lang w:eastAsia="de-DE"/>
        </w:rPr>
        <w:t>d</w:t>
      </w:r>
      <w:r w:rsidR="001F5086" w:rsidRPr="001F5086">
        <w:rPr>
          <w:rFonts w:ascii="Times New Roman" w:hAnsi="Times New Roman" w:cs="Times New Roman"/>
          <w:sz w:val="24"/>
          <w:szCs w:val="24"/>
          <w:lang w:eastAsia="de-DE"/>
        </w:rPr>
        <w:t xml:space="preserve">, providing information on the magnitude of group differences. </w:t>
      </w:r>
    </w:p>
    <w:p w14:paraId="62678653" w14:textId="02961543" w:rsidR="00070592"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which examined global monitoring gaze behavior and event-related gaze behavior, we conducted a series of analys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For global monitoring gaze behavior, represented by the Gaze Relational Index (GRI), we analyzed data from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 xml:space="preserve">nit and the AOI </w:t>
      </w:r>
      <w:r w:rsidRPr="00621921">
        <w:rPr>
          <w:rFonts w:ascii="Times New Roman" w:hAnsi="Times New Roman" w:cs="Times New Roman"/>
          <w:i/>
          <w:iCs/>
          <w:sz w:val="24"/>
          <w:szCs w:val="24"/>
          <w:lang w:eastAsia="de-DE"/>
        </w:rPr>
        <w:t>Students</w:t>
      </w:r>
      <w:r w:rsidRPr="00621921">
        <w:rPr>
          <w:rFonts w:ascii="Times New Roman" w:hAnsi="Times New Roman" w:cs="Times New Roman"/>
          <w:sz w:val="24"/>
          <w:szCs w:val="24"/>
          <w:lang w:eastAsia="de-DE"/>
        </w:rPr>
        <w:t>. The GRI was calculated as the ratio of fixation number to fixation duration, with a smaller GRI reflecting more frequent but shorter fixations</w:t>
      </w:r>
      <w:r w:rsidR="006B1D17">
        <w:rPr>
          <w:rFonts w:ascii="Times New Roman" w:hAnsi="Times New Roman" w:cs="Times New Roman"/>
          <w:sz w:val="24"/>
          <w:szCs w:val="24"/>
          <w:lang w:eastAsia="de-DE"/>
        </w:rPr>
        <w:t xml:space="preserve"> (</w:t>
      </w:r>
      <w:r w:rsidR="006B1D17" w:rsidRPr="00621921">
        <w:rPr>
          <w:rFonts w:ascii="Times New Roman" w:hAnsi="Times New Roman" w:cs="Times New Roman"/>
          <w:b/>
          <w:bCs/>
          <w:sz w:val="24"/>
          <w:szCs w:val="24"/>
          <w:lang w:eastAsia="de-DE"/>
        </w:rPr>
        <w:t>Hypothesis 2a</w:t>
      </w:r>
      <w:r w:rsidR="006B1D17">
        <w:rPr>
          <w:rFonts w:ascii="Times New Roman" w:hAnsi="Times New Roman" w:cs="Times New Roman"/>
          <w:b/>
          <w:bCs/>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of fixation number, fixation duration, and GRI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determine the effect size, indicating the magnitude of observed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b</w:t>
      </w:r>
      <w:r w:rsidRPr="00621921">
        <w:rPr>
          <w:rFonts w:ascii="Times New Roman" w:hAnsi="Times New Roman" w:cs="Times New Roman"/>
          <w:sz w:val="24"/>
          <w:szCs w:val="24"/>
          <w:lang w:eastAsia="de-DE"/>
        </w:rPr>
        <w:t xml:space="preserve">, which proposed that experienced teachers would exhibit more frequent fixations and shorter fixation durations when attending to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the total fixation number and fixation duration directed toward this AOI.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se parameters between group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to quantify the magnitude of the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c</w:t>
      </w:r>
      <w:r w:rsidRPr="00621921">
        <w:rPr>
          <w:rFonts w:ascii="Times New Roman" w:hAnsi="Times New Roman" w:cs="Times New Roman"/>
          <w:sz w:val="24"/>
          <w:szCs w:val="24"/>
          <w:lang w:eastAsia="de-DE"/>
        </w:rPr>
        <w:t xml:space="preserve">, which posited that experienced teachers would respond more quickly (shorter </w:t>
      </w:r>
      <w:r w:rsidR="006F455C" w:rsidRPr="00621921">
        <w:rPr>
          <w:rFonts w:ascii="Times New Roman" w:hAnsi="Times New Roman" w:cs="Times New Roman"/>
          <w:sz w:val="24"/>
          <w:szCs w:val="24"/>
          <w:lang w:eastAsia="de-DE"/>
        </w:rPr>
        <w:t>time to first fixation</w:t>
      </w:r>
      <w:r w:rsidRPr="00621921">
        <w:rPr>
          <w:rFonts w:ascii="Times New Roman" w:hAnsi="Times New Roman" w:cs="Times New Roman"/>
          <w:sz w:val="24"/>
          <w:szCs w:val="24"/>
          <w:lang w:eastAsia="de-DE"/>
        </w:rPr>
        <w:t xml:space="preserve">) to disruptions involving the AOI </w:t>
      </w:r>
      <w:r w:rsidRPr="00621921">
        <w:rPr>
          <w:rFonts w:ascii="Times New Roman" w:hAnsi="Times New Roman" w:cs="Times New Roman"/>
          <w:i/>
          <w:iCs/>
          <w:sz w:val="24"/>
          <w:szCs w:val="24"/>
          <w:lang w:eastAsia="de-DE"/>
        </w:rPr>
        <w:t>Disruptive Person</w:t>
      </w:r>
      <w:r w:rsidRPr="00621921">
        <w:rPr>
          <w:rFonts w:ascii="Times New Roman" w:hAnsi="Times New Roman" w:cs="Times New Roman"/>
          <w:sz w:val="24"/>
          <w:szCs w:val="24"/>
          <w:lang w:eastAsia="de-DE"/>
        </w:rPr>
        <w:t xml:space="preserve"> compared to inexperienced teachers, we analyzed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TTFF</w:t>
      </w:r>
      <w:r w:rsidR="006F455C">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across all disruption events.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conducted to compare </w:t>
      </w:r>
      <w:r w:rsidR="006F455C">
        <w:rPr>
          <w:rFonts w:ascii="Times New Roman" w:hAnsi="Times New Roman" w:cs="Times New Roman"/>
          <w:sz w:val="24"/>
          <w:szCs w:val="24"/>
          <w:lang w:eastAsia="de-DE"/>
        </w:rPr>
        <w:t xml:space="preserve">the </w:t>
      </w:r>
      <w:r w:rsidRPr="00621921">
        <w:rPr>
          <w:rFonts w:ascii="Times New Roman" w:hAnsi="Times New Roman" w:cs="Times New Roman"/>
          <w:sz w:val="24"/>
          <w:szCs w:val="24"/>
          <w:lang w:eastAsia="de-DE"/>
        </w:rPr>
        <w:t xml:space="preserve">TTFF between experienced and inexperienced teachers. 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again calculated to assess the effect size of the group difference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d</w:t>
      </w:r>
      <w:r w:rsidRPr="00621921">
        <w:rPr>
          <w:rFonts w:ascii="Times New Roman" w:hAnsi="Times New Roman" w:cs="Times New Roman"/>
          <w:sz w:val="24"/>
          <w:szCs w:val="24"/>
          <w:lang w:eastAsia="de-DE"/>
        </w:rPr>
        <w:t xml:space="preserve">, which stated that differences in gaze behavior (fixation number, fixation </w:t>
      </w:r>
      <w:r w:rsidRPr="00621921">
        <w:rPr>
          <w:rFonts w:ascii="Times New Roman" w:hAnsi="Times New Roman" w:cs="Times New Roman"/>
          <w:sz w:val="24"/>
          <w:szCs w:val="24"/>
          <w:lang w:eastAsia="de-DE"/>
        </w:rPr>
        <w:lastRenderedPageBreak/>
        <w:t>duration, and TTFF) between experienced and inexperienced teachers would vary across disruption categories (verbal, physical, and lack of eagerness to learn), we performed a two-way repeated-measures A</w:t>
      </w:r>
      <w:r w:rsidR="00B1462F">
        <w:rPr>
          <w:rFonts w:ascii="Times New Roman" w:hAnsi="Times New Roman" w:cs="Times New Roman"/>
          <w:sz w:val="24"/>
          <w:szCs w:val="24"/>
          <w:lang w:eastAsia="de-DE"/>
        </w:rPr>
        <w:t>nalysis of Variance</w:t>
      </w:r>
      <w:r w:rsidRPr="00621921">
        <w:rPr>
          <w:rFonts w:ascii="Times New Roman" w:hAnsi="Times New Roman" w:cs="Times New Roman"/>
          <w:sz w:val="24"/>
          <w:szCs w:val="24"/>
          <w:lang w:eastAsia="de-DE"/>
        </w:rPr>
        <w:t>. The analysis examined the main effects of group (experienced vs. inexperienced), disruption category, and their interaction for each parameter. Generalized eta-squared (</w:t>
      </w:r>
      <w:r w:rsidRPr="00621921">
        <w:rPr>
          <w:rFonts w:ascii="Times New Roman" w:hAnsi="Times New Roman" w:cs="Times New Roman"/>
          <w:i/>
          <w:iCs/>
          <w:sz w:val="24"/>
          <w:szCs w:val="24"/>
          <w:lang w:val="de-DE" w:eastAsia="de-DE"/>
        </w:rPr>
        <w:t>η</w:t>
      </w:r>
      <w:r w:rsidRPr="00621921">
        <w:rPr>
          <w:rFonts w:ascii="Times New Roman" w:hAnsi="Times New Roman" w:cs="Times New Roman"/>
          <w:i/>
          <w:iCs/>
          <w:sz w:val="24"/>
          <w:szCs w:val="24"/>
          <w:lang w:eastAsia="de-DE"/>
        </w:rPr>
        <w:t>²</w:t>
      </w:r>
      <w:r w:rsidRPr="00621921">
        <w:rPr>
          <w:rFonts w:ascii="Times New Roman" w:hAnsi="Times New Roman" w:cs="Times New Roman"/>
          <w:sz w:val="24"/>
          <w:szCs w:val="24"/>
          <w:lang w:eastAsia="de-DE"/>
        </w:rPr>
        <w:t>) was calculated to quantify the effect sizes for each factor. Pairwise comparisons were conducted to</w:t>
      </w:r>
      <w:r w:rsidR="000F3599">
        <w:rPr>
          <w:rFonts w:ascii="Times New Roman" w:hAnsi="Times New Roman" w:cs="Times New Roman"/>
          <w:sz w:val="24"/>
          <w:szCs w:val="24"/>
          <w:lang w:eastAsia="de-DE"/>
        </w:rPr>
        <w:t xml:space="preserve"> (1) i</w:t>
      </w:r>
      <w:r w:rsidR="00B1462F" w:rsidRPr="00621921">
        <w:rPr>
          <w:rFonts w:ascii="Times New Roman" w:hAnsi="Times New Roman" w:cs="Times New Roman"/>
          <w:sz w:val="24"/>
          <w:szCs w:val="24"/>
          <w:lang w:eastAsia="de-DE"/>
        </w:rPr>
        <w:t xml:space="preserve">dentify group differences (experienced </w:t>
      </w:r>
      <w:r w:rsidR="00B1462F">
        <w:rPr>
          <w:rFonts w:ascii="Times New Roman" w:hAnsi="Times New Roman" w:cs="Times New Roman"/>
          <w:sz w:val="24"/>
          <w:szCs w:val="24"/>
          <w:lang w:eastAsia="de-DE"/>
        </w:rPr>
        <w:t>vs.</w:t>
      </w:r>
      <w:r w:rsidR="00B1462F" w:rsidRPr="00621921">
        <w:rPr>
          <w:rFonts w:ascii="Times New Roman" w:hAnsi="Times New Roman" w:cs="Times New Roman"/>
          <w:sz w:val="24"/>
          <w:szCs w:val="24"/>
          <w:lang w:eastAsia="de-DE"/>
        </w:rPr>
        <w:t xml:space="preserve"> inexperienced teachers) within each disruption category</w:t>
      </w:r>
      <w:r w:rsidR="000F3599">
        <w:rPr>
          <w:rFonts w:ascii="Times New Roman" w:hAnsi="Times New Roman" w:cs="Times New Roman"/>
          <w:sz w:val="24"/>
          <w:szCs w:val="24"/>
          <w:lang w:eastAsia="de-DE"/>
        </w:rPr>
        <w:t xml:space="preserve"> and (2) e</w:t>
      </w:r>
      <w:r w:rsidRPr="00621921">
        <w:rPr>
          <w:rFonts w:ascii="Times New Roman" w:hAnsi="Times New Roman" w:cs="Times New Roman"/>
          <w:sz w:val="24"/>
          <w:szCs w:val="24"/>
          <w:lang w:eastAsia="de-DE"/>
        </w:rPr>
        <w:t>xamine differences between the disruption categories (e.g., less salient disruptions, such as lack of eagerness to learn, compared to more salient categories like verbal or physical disruptions).</w:t>
      </w:r>
      <w:r w:rsidR="001D772A">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as calculated for pairwise comparisons to quantify the magnitude of differences between groups and across disruption categories.</w:t>
      </w:r>
    </w:p>
    <w:p w14:paraId="65CB0ED8" w14:textId="3F31C5FC" w:rsidR="00D07092" w:rsidRPr="00E82101" w:rsidRDefault="00070592" w:rsidP="00B80B25">
      <w:pPr>
        <w:rPr>
          <w:rFonts w:ascii="Times New Roman" w:hAnsi="Times New Roman" w:cs="Times New Roman"/>
          <w:sz w:val="24"/>
          <w:szCs w:val="24"/>
          <w:lang w:eastAsia="de-DE"/>
        </w:rPr>
      </w:pPr>
      <w:r w:rsidRPr="00070592">
        <w:rPr>
          <w:rFonts w:ascii="Times New Roman" w:hAnsi="Times New Roman" w:cs="Times New Roman"/>
          <w:sz w:val="24"/>
          <w:szCs w:val="24"/>
          <w:lang w:eastAsia="de-DE"/>
        </w:rPr>
        <w:t xml:space="preserve">To address the third research goal, we analyzed the relationship between gaze efficiency (GRI) and classroom management characteristics using Pearson correlation coefficients. For each hypothesis, GRI values were correlated with </w:t>
      </w:r>
      <w:r w:rsidR="006F5D31">
        <w:rPr>
          <w:rFonts w:ascii="Times New Roman" w:hAnsi="Times New Roman" w:cs="Times New Roman"/>
          <w:sz w:val="24"/>
          <w:szCs w:val="24"/>
          <w:lang w:eastAsia="de-DE"/>
        </w:rPr>
        <w:t>classro</w:t>
      </w:r>
      <w:r w:rsidR="0075614C">
        <w:rPr>
          <w:rFonts w:ascii="Times New Roman" w:hAnsi="Times New Roman" w:cs="Times New Roman"/>
          <w:sz w:val="24"/>
          <w:szCs w:val="24"/>
          <w:lang w:eastAsia="de-DE"/>
        </w:rPr>
        <w:t>om management</w:t>
      </w:r>
      <w:r w:rsidRPr="00070592">
        <w:rPr>
          <w:rFonts w:ascii="Times New Roman" w:hAnsi="Times New Roman" w:cs="Times New Roman"/>
          <w:sz w:val="24"/>
          <w:szCs w:val="24"/>
          <w:lang w:eastAsia="de-DE"/>
        </w:rPr>
        <w:t xml:space="preserve"> measures: </w:t>
      </w:r>
      <w:r w:rsidR="00AD2F47" w:rsidRPr="00AD2F47">
        <w:rPr>
          <w:rFonts w:ascii="Times New Roman" w:hAnsi="Times New Roman" w:cs="Times New Roman"/>
          <w:sz w:val="24"/>
          <w:szCs w:val="24"/>
          <w:lang w:eastAsia="de-DE"/>
        </w:rPr>
        <w:t>ratings of how disturbing the disruption was</w:t>
      </w:r>
      <w:r w:rsidR="00AF3614">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a</w:t>
      </w:r>
      <w:r w:rsidRPr="00070592">
        <w:rPr>
          <w:rFonts w:ascii="Times New Roman" w:hAnsi="Times New Roman" w:cs="Times New Roman"/>
          <w:sz w:val="24"/>
          <w:szCs w:val="24"/>
          <w:lang w:eastAsia="de-DE"/>
        </w:rPr>
        <w:t xml:space="preserve">), </w:t>
      </w:r>
      <w:r w:rsidR="009519DE" w:rsidRPr="009519DE">
        <w:rPr>
          <w:rFonts w:ascii="Times New Roman" w:hAnsi="Times New Roman" w:cs="Times New Roman"/>
          <w:sz w:val="24"/>
          <w:szCs w:val="24"/>
          <w:lang w:eastAsia="de-DE"/>
        </w:rPr>
        <w:t>ratings of confidence in managing disruptions</w:t>
      </w:r>
      <w:r w:rsidR="009519DE">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w:t>
      </w:r>
      <w:r w:rsidRPr="00070592">
        <w:rPr>
          <w:rFonts w:ascii="Times New Roman" w:hAnsi="Times New Roman" w:cs="Times New Roman"/>
          <w:b/>
          <w:bCs/>
          <w:sz w:val="24"/>
          <w:szCs w:val="24"/>
          <w:lang w:eastAsia="de-DE"/>
        </w:rPr>
        <w:t>Hypothesis 3b</w:t>
      </w:r>
      <w:r w:rsidRPr="00070592">
        <w:rPr>
          <w:rFonts w:ascii="Times New Roman" w:hAnsi="Times New Roman" w:cs="Times New Roman"/>
          <w:sz w:val="24"/>
          <w:szCs w:val="24"/>
          <w:lang w:eastAsia="de-DE"/>
        </w:rPr>
        <w:t>), self-assessed competencies in disruption prevention and management (</w:t>
      </w:r>
      <w:r w:rsidRPr="00070592">
        <w:rPr>
          <w:rFonts w:ascii="Times New Roman" w:hAnsi="Times New Roman" w:cs="Times New Roman"/>
          <w:b/>
          <w:bCs/>
          <w:sz w:val="24"/>
          <w:szCs w:val="24"/>
          <w:lang w:eastAsia="de-DE"/>
        </w:rPr>
        <w:t>Hypothesis 3c</w:t>
      </w:r>
      <w:r w:rsidRPr="00070592">
        <w:rPr>
          <w:rFonts w:ascii="Times New Roman" w:hAnsi="Times New Roman" w:cs="Times New Roman"/>
          <w:sz w:val="24"/>
          <w:szCs w:val="24"/>
          <w:lang w:eastAsia="de-DE"/>
        </w:rPr>
        <w:t>), and strategic knowledge of classroom management (</w:t>
      </w:r>
      <w:r w:rsidRPr="00070592">
        <w:rPr>
          <w:rFonts w:ascii="Times New Roman" w:hAnsi="Times New Roman" w:cs="Times New Roman"/>
          <w:b/>
          <w:bCs/>
          <w:sz w:val="24"/>
          <w:szCs w:val="24"/>
          <w:lang w:eastAsia="de-DE"/>
        </w:rPr>
        <w:t>Hypothesis 3d</w:t>
      </w:r>
      <w:r w:rsidRPr="00070592">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Pr="00070592">
        <w:rPr>
          <w:rFonts w:ascii="Times New Roman" w:hAnsi="Times New Roman" w:cs="Times New Roman"/>
          <w:sz w:val="24"/>
          <w:szCs w:val="24"/>
          <w:lang w:eastAsia="de-DE"/>
        </w:rPr>
        <w:t xml:space="preserve">Significance was assessed with </w:t>
      </w:r>
      <w:r w:rsidRPr="00070592">
        <w:rPr>
          <w:rFonts w:ascii="Times New Roman" w:hAnsi="Times New Roman" w:cs="Times New Roman"/>
          <w:i/>
          <w:iCs/>
          <w:sz w:val="24"/>
          <w:szCs w:val="24"/>
          <w:lang w:eastAsia="de-DE"/>
        </w:rPr>
        <w:t>p</w:t>
      </w:r>
      <w:r w:rsidRPr="00070592">
        <w:rPr>
          <w:rFonts w:ascii="Times New Roman" w:hAnsi="Times New Roman" w:cs="Times New Roman"/>
          <w:sz w:val="24"/>
          <w:szCs w:val="24"/>
          <w:lang w:eastAsia="de-DE"/>
        </w:rPr>
        <w:t xml:space="preserve">-values. </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2"/>
      <w:r w:rsidRPr="000C2A6B">
        <w:rPr>
          <w:rFonts w:ascii="Times New Roman" w:hAnsi="Times New Roman" w:cs="Times New Roman"/>
          <w:color w:val="000000" w:themeColor="text1"/>
          <w:sz w:val="24"/>
          <w:szCs w:val="24"/>
          <w:lang w:eastAsia="de-DE"/>
        </w:rPr>
        <w:t>Results</w:t>
      </w:r>
      <w:commentRangeEnd w:id="52"/>
      <w:r w:rsidR="002F4959">
        <w:rPr>
          <w:rStyle w:val="Kommentarzeichen"/>
          <w:rFonts w:ascii="Calibri" w:hAnsi="Calibri" w:cs="Arial"/>
          <w:b w:val="0"/>
        </w:rPr>
        <w:commentReference w:id="52"/>
      </w:r>
    </w:p>
    <w:p w14:paraId="270A469A" w14:textId="77777777"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Gaze Allocation Across Areas of Interest</w:t>
      </w:r>
    </w:p>
    <w:p w14:paraId="28E578F2" w14:textId="25085A98"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gaze allocations</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w:t>
      </w:r>
      <w:r w:rsidR="006548DC">
        <w:rPr>
          <w:rFonts w:ascii="Times New Roman" w:hAnsi="Times New Roman" w:cs="Times New Roman"/>
          <w:sz w:val="24"/>
          <w:szCs w:val="24"/>
          <w:lang w:eastAsia="de-DE"/>
        </w:rPr>
        <w:t xml:space="preserve"> numbers </w:t>
      </w:r>
      <w:r w:rsidR="00F923BA" w:rsidRPr="00F923BA">
        <w:rPr>
          <w:rFonts w:ascii="Times New Roman" w:hAnsi="Times New Roman" w:cs="Times New Roman"/>
          <w:sz w:val="24"/>
          <w:szCs w:val="24"/>
          <w:lang w:eastAsia="de-DE"/>
        </w:rPr>
        <w:t>and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ar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s</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 xml:space="preserve"> and </w:t>
      </w:r>
      <w:r w:rsidR="004E4279">
        <w:rPr>
          <w:rFonts w:ascii="Times New Roman" w:hAnsi="Times New Roman" w:cs="Times New Roman"/>
          <w:sz w:val="24"/>
          <w:szCs w:val="24"/>
          <w:lang w:eastAsia="de-DE"/>
        </w:rPr>
        <w:t>Figure 2</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E5F405B" w14:textId="547A119D" w:rsidR="00992069" w:rsidRPr="00992069" w:rsidRDefault="00992069" w:rsidP="00587A01">
      <w:pPr>
        <w:ind w:firstLine="0"/>
        <w:rPr>
          <w:rFonts w:ascii="Times New Roman" w:hAnsi="Times New Roman" w:cs="Times New Roman"/>
          <w:b/>
          <w:i/>
          <w:sz w:val="24"/>
          <w:szCs w:val="24"/>
          <w:lang w:eastAsia="de-DE"/>
        </w:rPr>
      </w:pPr>
      <w:r w:rsidRPr="00992069">
        <w:rPr>
          <w:rFonts w:ascii="Times New Roman" w:hAnsi="Times New Roman" w:cs="Times New Roman"/>
          <w:b/>
          <w:sz w:val="24"/>
          <w:szCs w:val="24"/>
          <w:lang w:eastAsia="de-DE"/>
        </w:rPr>
        <w:lastRenderedPageBreak/>
        <w:t xml:space="preserve">Figure </w:t>
      </w:r>
      <w:r>
        <w:rPr>
          <w:rFonts w:ascii="Times New Roman" w:hAnsi="Times New Roman" w:cs="Times New Roman"/>
          <w:b/>
          <w:sz w:val="24"/>
          <w:szCs w:val="24"/>
          <w:lang w:eastAsia="de-DE"/>
        </w:rPr>
        <w:t xml:space="preserve">1 </w:t>
      </w:r>
    </w:p>
    <w:p w14:paraId="52E78C3C" w14:textId="4ECBF263" w:rsidR="00006918" w:rsidRDefault="00AF2153" w:rsidP="00B61400">
      <w:pPr>
        <w:ind w:firstLine="0"/>
        <w:rPr>
          <w:rFonts w:ascii="Times New Roman" w:hAnsi="Times New Roman" w:cs="Times New Roman"/>
          <w:i/>
          <w:sz w:val="24"/>
          <w:szCs w:val="24"/>
          <w:lang w:eastAsia="de-DE"/>
        </w:rPr>
      </w:pPr>
      <w:r>
        <w:rPr>
          <w:rFonts w:ascii="Times New Roman" w:hAnsi="Times New Roman" w:cs="Times New Roman"/>
          <w:i/>
          <w:sz w:val="24"/>
          <w:szCs w:val="24"/>
          <w:lang w:eastAsia="de-DE"/>
        </w:rPr>
        <w:t>Average</w:t>
      </w:r>
      <w:r w:rsidR="00302E11" w:rsidRPr="00302E11">
        <w:rPr>
          <w:rFonts w:ascii="Times New Roman" w:hAnsi="Times New Roman" w:cs="Times New Roman"/>
          <w:i/>
          <w:sz w:val="24"/>
          <w:szCs w:val="24"/>
          <w:lang w:eastAsia="de-DE"/>
        </w:rPr>
        <w:t xml:space="preserve"> Fixation </w:t>
      </w:r>
      <w:r w:rsidR="006635AD">
        <w:rPr>
          <w:rFonts w:ascii="Times New Roman" w:hAnsi="Times New Roman" w:cs="Times New Roman"/>
          <w:i/>
          <w:sz w:val="24"/>
          <w:szCs w:val="24"/>
          <w:lang w:eastAsia="de-DE"/>
        </w:rPr>
        <w:t xml:space="preserve">Number </w:t>
      </w:r>
      <w:r w:rsidR="00302E11" w:rsidRPr="00302E11">
        <w:rPr>
          <w:rFonts w:ascii="Times New Roman" w:hAnsi="Times New Roman" w:cs="Times New Roman"/>
          <w:i/>
          <w:sz w:val="24"/>
          <w:szCs w:val="24"/>
          <w:lang w:eastAsia="de-DE"/>
        </w:rPr>
        <w:t xml:space="preserve">Percentages by Area of Interest (AOI) and Teacher Experience Group </w:t>
      </w:r>
      <w:r w:rsidR="00BB59EF">
        <w:rPr>
          <w:rFonts w:ascii="Times New Roman" w:hAnsi="Times New Roman" w:cs="Times New Roman"/>
          <w:i/>
          <w:sz w:val="24"/>
          <w:szCs w:val="24"/>
          <w:lang w:eastAsia="de-DE"/>
        </w:rPr>
        <w:t xml:space="preserve">for the Entire Micro-Teaching Unit </w:t>
      </w:r>
      <w:r w:rsidR="00302E11" w:rsidRPr="00302E11">
        <w:rPr>
          <w:rFonts w:ascii="Times New Roman" w:hAnsi="Times New Roman" w:cs="Times New Roman"/>
          <w:i/>
          <w:sz w:val="24"/>
          <w:szCs w:val="24"/>
          <w:lang w:eastAsia="de-DE"/>
        </w:rPr>
        <w:t>with 95% Confidence Intervals</w:t>
      </w:r>
    </w:p>
    <w:p w14:paraId="499446F4" w14:textId="71E846AC" w:rsidR="00846F7C" w:rsidRDefault="00C42A2F" w:rsidP="00B61400">
      <w:pPr>
        <w:ind w:firstLine="0"/>
        <w:rPr>
          <w:rFonts w:ascii="Times New Roman" w:hAnsi="Times New Roman" w:cs="Times New Roman"/>
          <w:i/>
          <w:sz w:val="24"/>
          <w:szCs w:val="24"/>
          <w:lang w:eastAsia="de-DE"/>
        </w:rPr>
      </w:pPr>
      <w:r>
        <w:rPr>
          <w:rFonts w:ascii="Times New Roman" w:hAnsi="Times New Roman" w:cs="Times New Roman"/>
          <w:i/>
          <w:noProof/>
          <w:sz w:val="24"/>
          <w:szCs w:val="24"/>
          <w:lang w:eastAsia="de-DE"/>
        </w:rPr>
        <w:drawing>
          <wp:inline distT="0" distB="0" distL="0" distR="0" wp14:anchorId="76EC2540" wp14:editId="25E48308">
            <wp:extent cx="5943600" cy="356933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3D969636" w14:textId="0B5664DF" w:rsidR="00A4362B" w:rsidRPr="004E4279" w:rsidRDefault="00A4362B" w:rsidP="008B4C7F">
      <w:pPr>
        <w:spacing w:after="120" w:line="360" w:lineRule="auto"/>
        <w:ind w:firstLine="0"/>
        <w:rPr>
          <w:rFonts w:ascii="Times New Roman" w:hAnsi="Times New Roman" w:cs="Times New Roman"/>
          <w:iCs/>
          <w:szCs w:val="22"/>
          <w:lang w:eastAsia="de-DE"/>
        </w:rPr>
      </w:pPr>
      <w:r w:rsidRPr="004E4279">
        <w:rPr>
          <w:rFonts w:ascii="Times New Roman" w:hAnsi="Times New Roman" w:cs="Times New Roman"/>
          <w:i/>
          <w:szCs w:val="22"/>
          <w:lang w:eastAsia="de-DE"/>
        </w:rPr>
        <w:t xml:space="preserve">Note. </w:t>
      </w:r>
      <w:r w:rsidR="003B0188" w:rsidRPr="004E4279">
        <w:rPr>
          <w:rFonts w:ascii="Times New Roman" w:hAnsi="Times New Roman" w:cs="Times New Roman"/>
          <w:iCs/>
          <w:szCs w:val="22"/>
          <w:lang w:eastAsia="de-DE"/>
        </w:rPr>
        <w:t>The bar chart illustrates the average fixation number percentage directed at five A</w:t>
      </w:r>
      <w:r w:rsidR="0060023D" w:rsidRPr="004E4279">
        <w:rPr>
          <w:rFonts w:ascii="Times New Roman" w:hAnsi="Times New Roman" w:cs="Times New Roman"/>
          <w:iCs/>
          <w:szCs w:val="22"/>
          <w:lang w:eastAsia="de-DE"/>
        </w:rPr>
        <w:t>OIs (</w:t>
      </w:r>
      <w:r w:rsidR="003B0188" w:rsidRPr="004E4279">
        <w:rPr>
          <w:rFonts w:ascii="Times New Roman" w:hAnsi="Times New Roman" w:cs="Times New Roman"/>
          <w:iCs/>
          <w:szCs w:val="22"/>
          <w:lang w:eastAsia="de-DE"/>
        </w:rPr>
        <w:t>Students, Teacher Material, Classroom/Others, Student Desk, and Disruptive Person</w:t>
      </w:r>
      <w:r w:rsidR="0060023D" w:rsidRPr="004E4279">
        <w:rPr>
          <w:rFonts w:ascii="Times New Roman" w:hAnsi="Times New Roman" w:cs="Times New Roman"/>
          <w:iCs/>
          <w:szCs w:val="22"/>
          <w:lang w:eastAsia="de-DE"/>
        </w:rPr>
        <w:t xml:space="preserve">) </w:t>
      </w:r>
      <w:r w:rsidR="00B15926" w:rsidRPr="004E4279">
        <w:rPr>
          <w:rFonts w:ascii="Times New Roman" w:hAnsi="Times New Roman" w:cs="Times New Roman"/>
          <w:bCs/>
          <w:iCs/>
          <w:szCs w:val="22"/>
          <w:lang w:eastAsia="de-DE"/>
        </w:rPr>
        <w:t>during the micro-teaching unit</w:t>
      </w:r>
      <w:r w:rsidR="003B0188" w:rsidRPr="004E4279">
        <w:rPr>
          <w:rFonts w:ascii="Times New Roman" w:hAnsi="Times New Roman" w:cs="Times New Roman"/>
          <w:iCs/>
          <w:szCs w:val="22"/>
          <w:lang w:eastAsia="de-DE"/>
        </w:rPr>
        <w:t xml:space="preserve">. Results are presented separately for experienced and inexperienced teachers, with error bars indicating 95% confidence intervals. </w:t>
      </w:r>
    </w:p>
    <w:p w14:paraId="6F2312FC" w14:textId="7D7BAA96"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4E4279">
        <w:rPr>
          <w:rFonts w:ascii="Times New Roman" w:hAnsi="Times New Roman" w:cs="Times New Roman"/>
          <w:b/>
          <w:sz w:val="24"/>
          <w:szCs w:val="24"/>
          <w:lang w:eastAsia="de-DE"/>
        </w:rPr>
        <w:t>2</w:t>
      </w:r>
    </w:p>
    <w:p w14:paraId="7ED93D57" w14:textId="719495B5"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Average 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3F692175" w:rsidR="00992069" w:rsidRDefault="0046015F"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3F356C62" wp14:editId="2030A4E0">
            <wp:extent cx="5943600" cy="3569335"/>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943600" cy="3569335"/>
                    </a:xfrm>
                    <a:prstGeom prst="rect">
                      <a:avLst/>
                    </a:prstGeom>
                  </pic:spPr>
                </pic:pic>
              </a:graphicData>
            </a:graphic>
          </wp:inline>
        </w:drawing>
      </w:r>
    </w:p>
    <w:p w14:paraId="60A6D79A" w14:textId="573D692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The bar chart displays the average fixation duration percentage across five AOIs (Students, Teacher Material, Student Desk, Classroom/Others, and Disruptive Person)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0AC6D85F" w:rsidR="008B4C7F" w:rsidRPr="00B16D06" w:rsidRDefault="00414A49" w:rsidP="00414A49">
      <w:pPr>
        <w:rPr>
          <w:rFonts w:ascii="Times New Roman" w:hAnsi="Times New Roman" w:cs="Times New Roman"/>
          <w:sz w:val="24"/>
          <w:szCs w:val="24"/>
          <w:lang w:eastAsia="de-DE"/>
        </w:rPr>
      </w:pPr>
      <w:r w:rsidRPr="00414A49">
        <w:rPr>
          <w:rFonts w:ascii="Times New Roman" w:hAnsi="Times New Roman" w:cs="Times New Roman"/>
          <w:sz w:val="24"/>
          <w:szCs w:val="24"/>
          <w:lang w:eastAsia="de-DE"/>
        </w:rPr>
        <w:t xml:space="preserve">As predicted in </w:t>
      </w:r>
      <w:r w:rsidRPr="00414A49">
        <w:rPr>
          <w:rFonts w:ascii="Times New Roman" w:hAnsi="Times New Roman" w:cs="Times New Roman"/>
          <w:b/>
          <w:bCs/>
          <w:sz w:val="24"/>
          <w:szCs w:val="24"/>
          <w:lang w:eastAsia="de-DE"/>
        </w:rPr>
        <w:t>Hypothesis 1</w:t>
      </w:r>
      <w:r w:rsidRPr="00414A49">
        <w:rPr>
          <w:rFonts w:ascii="Times New Roman" w:hAnsi="Times New Roman" w:cs="Times New Roman"/>
          <w:sz w:val="24"/>
          <w:szCs w:val="24"/>
          <w:lang w:eastAsia="de-DE"/>
        </w:rPr>
        <w:t xml:space="preserve">, both groups exhibited the highest percentages of fixation number and average fixation duration directed toward the AOI </w:t>
      </w:r>
      <w:r w:rsidRPr="00AC2C77">
        <w:rPr>
          <w:rFonts w:ascii="Times New Roman" w:hAnsi="Times New Roman" w:cs="Times New Roman"/>
          <w:i/>
          <w:iCs/>
          <w:sz w:val="24"/>
          <w:szCs w:val="24"/>
          <w:lang w:eastAsia="de-DE"/>
        </w:rPr>
        <w:t>Students</w:t>
      </w:r>
      <w:r w:rsidRPr="00414A49">
        <w:rPr>
          <w:rFonts w:ascii="Times New Roman" w:hAnsi="Times New Roman" w:cs="Times New Roman"/>
          <w:sz w:val="24"/>
          <w:szCs w:val="24"/>
          <w:lang w:eastAsia="de-DE"/>
        </w:rPr>
        <w:t xml:space="preserve">, followed by the AOI </w:t>
      </w:r>
      <w:r w:rsidRPr="00AC2C77">
        <w:rPr>
          <w:rFonts w:ascii="Times New Roman" w:hAnsi="Times New Roman" w:cs="Times New Roman"/>
          <w:i/>
          <w:iCs/>
          <w:sz w:val="24"/>
          <w:szCs w:val="24"/>
          <w:lang w:eastAsia="de-DE"/>
        </w:rPr>
        <w:t>Teacher Material</w:t>
      </w:r>
      <w:r w:rsidRPr="00414A49">
        <w:rPr>
          <w:rFonts w:ascii="Times New Roman" w:hAnsi="Times New Roman" w:cs="Times New Roman"/>
          <w:sz w:val="24"/>
          <w:szCs w:val="24"/>
          <w:lang w:eastAsia="de-DE"/>
        </w:rPr>
        <w:t xml:space="preserve">. The AOI </w:t>
      </w:r>
      <w:r w:rsidRPr="00AC2C77">
        <w:rPr>
          <w:rFonts w:ascii="Times New Roman" w:hAnsi="Times New Roman" w:cs="Times New Roman"/>
          <w:i/>
          <w:iCs/>
          <w:sz w:val="24"/>
          <w:szCs w:val="24"/>
          <w:lang w:eastAsia="de-DE"/>
        </w:rPr>
        <w:t>Disruptive Person</w:t>
      </w:r>
      <w:r w:rsidRPr="00414A49">
        <w:rPr>
          <w:rFonts w:ascii="Times New Roman" w:hAnsi="Times New Roman" w:cs="Times New Roman"/>
          <w:sz w:val="24"/>
          <w:szCs w:val="24"/>
          <w:lang w:eastAsia="de-DE"/>
        </w:rPr>
        <w:t xml:space="preserve"> received the lowest fixation percentages.</w:t>
      </w:r>
      <w:r>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For </w:t>
      </w:r>
      <w:r w:rsidR="008B4C7F" w:rsidRPr="00B16D06">
        <w:rPr>
          <w:rFonts w:ascii="Times New Roman" w:hAnsi="Times New Roman" w:cs="Times New Roman"/>
          <w:sz w:val="24"/>
          <w:szCs w:val="24"/>
          <w:lang w:eastAsia="de-DE"/>
        </w:rPr>
        <w:t>both measure</w:t>
      </w:r>
      <w:r w:rsidR="0003794B" w:rsidRPr="00B16D06">
        <w:rPr>
          <w:rFonts w:ascii="Times New Roman" w:hAnsi="Times New Roman" w:cs="Times New Roman"/>
          <w:sz w:val="24"/>
          <w:szCs w:val="24"/>
          <w:lang w:eastAsia="de-DE"/>
        </w:rPr>
        <w:t>s</w:t>
      </w:r>
      <w:r w:rsidR="0057203B" w:rsidRPr="00B16D06">
        <w:rPr>
          <w:rFonts w:ascii="Times New Roman" w:hAnsi="Times New Roman" w:cs="Times New Roman"/>
          <w:sz w:val="24"/>
          <w:szCs w:val="24"/>
          <w:lang w:eastAsia="de-DE"/>
        </w:rPr>
        <w:t>, n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commentRangeStart w:id="53"/>
      <w:r w:rsidR="00E27588">
        <w:rPr>
          <w:rFonts w:ascii="Times New Roman" w:hAnsi="Times New Roman" w:cs="Times New Roman"/>
          <w:sz w:val="24"/>
          <w:szCs w:val="24"/>
          <w:lang w:eastAsia="de-DE"/>
        </w:rPr>
        <w:t xml:space="preserve">see Appendix A, </w:t>
      </w:r>
      <w:r w:rsidR="00E27588" w:rsidRPr="00E27588">
        <w:rPr>
          <w:rFonts w:ascii="Times New Roman" w:hAnsi="Times New Roman" w:cs="Times New Roman"/>
          <w:sz w:val="24"/>
          <w:szCs w:val="24"/>
          <w:lang w:eastAsia="de-DE"/>
        </w:rPr>
        <w:t xml:space="preserve">Table </w:t>
      </w:r>
      <w:r w:rsidR="00E27588">
        <w:rPr>
          <w:rFonts w:ascii="Times New Roman" w:hAnsi="Times New Roman" w:cs="Times New Roman"/>
          <w:sz w:val="24"/>
          <w:szCs w:val="24"/>
          <w:lang w:eastAsia="de-DE"/>
        </w:rPr>
        <w:t>A</w:t>
      </w:r>
      <w:r w:rsidR="00E27588" w:rsidRPr="00E27588">
        <w:rPr>
          <w:rFonts w:ascii="Times New Roman" w:hAnsi="Times New Roman" w:cs="Times New Roman"/>
          <w:sz w:val="24"/>
          <w:szCs w:val="24"/>
          <w:lang w:eastAsia="de-DE"/>
        </w:rPr>
        <w:t>1</w:t>
      </w:r>
      <w:commentRangeEnd w:id="53"/>
      <w:r w:rsidR="00E27588">
        <w:rPr>
          <w:rStyle w:val="Kommentarzeichen"/>
        </w:rPr>
        <w:commentReference w:id="53"/>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1F37C7DA" w14:textId="13F95CFF" w:rsidR="002D686C" w:rsidRDefault="002D686C" w:rsidP="00B15926">
      <w:pPr>
        <w:ind w:firstLine="0"/>
        <w:rPr>
          <w:rFonts w:ascii="Times New Roman" w:hAnsi="Times New Roman" w:cs="Times New Roman"/>
          <w:b/>
          <w:iCs/>
          <w:sz w:val="24"/>
          <w:szCs w:val="24"/>
          <w:lang w:eastAsia="de-DE"/>
        </w:rPr>
      </w:pPr>
      <w:r w:rsidRPr="002D686C">
        <w:rPr>
          <w:rFonts w:ascii="Times New Roman" w:hAnsi="Times New Roman" w:cs="Times New Roman"/>
          <w:b/>
          <w:iCs/>
          <w:sz w:val="24"/>
          <w:szCs w:val="24"/>
          <w:lang w:eastAsia="de-DE"/>
        </w:rPr>
        <w:t xml:space="preserve">Table </w:t>
      </w:r>
      <w:r w:rsidR="00E27588">
        <w:rPr>
          <w:rFonts w:ascii="Times New Roman" w:hAnsi="Times New Roman" w:cs="Times New Roman"/>
          <w:b/>
          <w:iCs/>
          <w:sz w:val="24"/>
          <w:szCs w:val="24"/>
          <w:lang w:eastAsia="de-DE"/>
        </w:rPr>
        <w:t>A</w:t>
      </w:r>
      <w:r w:rsidRPr="002D686C">
        <w:rPr>
          <w:rFonts w:ascii="Times New Roman" w:hAnsi="Times New Roman" w:cs="Times New Roman"/>
          <w:b/>
          <w:iCs/>
          <w:sz w:val="24"/>
          <w:szCs w:val="24"/>
          <w:lang w:eastAsia="de-DE"/>
        </w:rPr>
        <w:t>1</w:t>
      </w:r>
    </w:p>
    <w:p w14:paraId="4164C5DD" w14:textId="12176BE4" w:rsidR="002D686C" w:rsidRPr="0032546B" w:rsidRDefault="00326B49" w:rsidP="00B15926">
      <w:pPr>
        <w:ind w:firstLine="0"/>
        <w:rPr>
          <w:rFonts w:ascii="Times New Roman" w:hAnsi="Times New Roman" w:cs="Times New Roman"/>
          <w:bCs/>
          <w:i/>
          <w:iCs/>
          <w:sz w:val="24"/>
          <w:szCs w:val="24"/>
          <w:lang w:eastAsia="de-DE"/>
        </w:rPr>
      </w:pPr>
      <w:r w:rsidRPr="00326B49">
        <w:rPr>
          <w:rFonts w:ascii="Times New Roman" w:hAnsi="Times New Roman" w:cs="Times New Roman"/>
          <w:bCs/>
          <w:sz w:val="24"/>
          <w:szCs w:val="24"/>
          <w:lang w:eastAsia="de-DE"/>
        </w:rPr>
        <w:t>t</w:t>
      </w:r>
      <w:r w:rsidRPr="00326B49">
        <w:rPr>
          <w:rFonts w:ascii="Times New Roman" w:hAnsi="Times New Roman" w:cs="Times New Roman"/>
          <w:bCs/>
          <w:i/>
          <w:iCs/>
          <w:sz w:val="24"/>
          <w:szCs w:val="24"/>
          <w:lang w:eastAsia="de-DE"/>
        </w:rPr>
        <w:t>-Test Results and Effect Sizes for Fixation Number Percentages (FNP) and Fixation Duration Percentages (FDP) Across AOIs</w:t>
      </w:r>
      <w:r>
        <w:rPr>
          <w:rFonts w:ascii="Times New Roman" w:hAnsi="Times New Roman" w:cs="Times New Roman"/>
          <w:bCs/>
          <w:i/>
          <w:iCs/>
          <w:sz w:val="24"/>
          <w:szCs w:val="24"/>
          <w:lang w:eastAsia="de-DE"/>
        </w:rPr>
        <w:t xml:space="preserve"> </w:t>
      </w:r>
      <w:r w:rsidR="00DE4376">
        <w:rPr>
          <w:rFonts w:ascii="Times New Roman" w:hAnsi="Times New Roman" w:cs="Times New Roman"/>
          <w:bCs/>
          <w:i/>
          <w:iCs/>
          <w:sz w:val="24"/>
          <w:szCs w:val="24"/>
          <w:lang w:eastAsia="de-DE"/>
        </w:rPr>
        <w:t>Between</w:t>
      </w:r>
      <w:r>
        <w:rPr>
          <w:rFonts w:ascii="Times New Roman" w:hAnsi="Times New Roman" w:cs="Times New Roman"/>
          <w:bCs/>
          <w:i/>
          <w:iCs/>
          <w:sz w:val="24"/>
          <w:szCs w:val="24"/>
          <w:lang w:eastAsia="de-DE"/>
        </w:rPr>
        <w:t xml:space="preserve"> </w:t>
      </w:r>
      <w:r w:rsidR="0032546B" w:rsidRPr="0032546B">
        <w:rPr>
          <w:rFonts w:ascii="Times New Roman" w:hAnsi="Times New Roman" w:cs="Times New Roman"/>
          <w:bCs/>
          <w:i/>
          <w:iCs/>
          <w:sz w:val="24"/>
          <w:szCs w:val="24"/>
          <w:lang w:eastAsia="de-DE"/>
        </w:rPr>
        <w:t xml:space="preserve">Experienced </w:t>
      </w:r>
      <w:r w:rsidR="00DE4376">
        <w:rPr>
          <w:rFonts w:ascii="Times New Roman" w:hAnsi="Times New Roman" w:cs="Times New Roman"/>
          <w:bCs/>
          <w:i/>
          <w:iCs/>
          <w:sz w:val="24"/>
          <w:szCs w:val="24"/>
          <w:lang w:eastAsia="de-DE"/>
        </w:rPr>
        <w:t xml:space="preserve">and </w:t>
      </w:r>
      <w:r w:rsidR="0032546B" w:rsidRPr="0032546B">
        <w:rPr>
          <w:rFonts w:ascii="Times New Roman" w:hAnsi="Times New Roman" w:cs="Times New Roman"/>
          <w:bCs/>
          <w:i/>
          <w:iCs/>
          <w:sz w:val="24"/>
          <w:szCs w:val="24"/>
          <w:lang w:eastAsia="de-DE"/>
        </w:rPr>
        <w:t>Inexperienced</w:t>
      </w:r>
      <w:r>
        <w:rPr>
          <w:rFonts w:ascii="Times New Roman" w:hAnsi="Times New Roman" w:cs="Times New Roman"/>
          <w:bCs/>
          <w:i/>
          <w:iCs/>
          <w:sz w:val="24"/>
          <w:szCs w:val="24"/>
          <w:lang w:eastAsia="de-DE"/>
        </w:rPr>
        <w:t xml:space="preserve"> Teachers</w:t>
      </w:r>
    </w:p>
    <w:tbl>
      <w:tblPr>
        <w:tblW w:w="0" w:type="auto"/>
        <w:jc w:val="center"/>
        <w:tblCellMar>
          <w:top w:w="15" w:type="dxa"/>
          <w:left w:w="15" w:type="dxa"/>
          <w:bottom w:w="15" w:type="dxa"/>
          <w:right w:w="15" w:type="dxa"/>
        </w:tblCellMar>
        <w:tblLook w:val="04A0" w:firstRow="1" w:lastRow="0" w:firstColumn="1" w:lastColumn="0" w:noHBand="0" w:noVBand="1"/>
      </w:tblPr>
      <w:tblGrid>
        <w:gridCol w:w="1418"/>
        <w:gridCol w:w="1843"/>
        <w:gridCol w:w="850"/>
        <w:gridCol w:w="567"/>
        <w:gridCol w:w="1134"/>
        <w:gridCol w:w="1276"/>
        <w:gridCol w:w="992"/>
        <w:gridCol w:w="1280"/>
      </w:tblGrid>
      <w:tr w:rsidR="008B4C7F" w:rsidRPr="008B4C7F" w14:paraId="5A741016" w14:textId="071EA5BC" w:rsidTr="00E550F0">
        <w:trPr>
          <w:trHeight w:val="496"/>
          <w:jc w:val="center"/>
        </w:trPr>
        <w:tc>
          <w:tcPr>
            <w:tcW w:w="1418" w:type="dxa"/>
            <w:tcBorders>
              <w:top w:val="single" w:sz="4" w:space="0" w:color="auto"/>
              <w:bottom w:val="single" w:sz="4" w:space="0" w:color="auto"/>
            </w:tcBorders>
            <w:tcMar>
              <w:top w:w="100" w:type="dxa"/>
              <w:left w:w="100" w:type="dxa"/>
              <w:bottom w:w="100" w:type="dxa"/>
              <w:right w:w="100" w:type="dxa"/>
            </w:tcMar>
            <w:vAlign w:val="center"/>
            <w:hideMark/>
          </w:tcPr>
          <w:p w14:paraId="241FEB6F" w14:textId="247EB1A4" w:rsidR="00756C63" w:rsidRPr="00B353BE" w:rsidRDefault="00756C63" w:rsidP="00B353BE">
            <w:pPr>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val="de-DE" w:eastAsia="de-DE"/>
              </w:rPr>
              <w:t>Measure</w:t>
            </w:r>
          </w:p>
        </w:tc>
        <w:tc>
          <w:tcPr>
            <w:tcW w:w="1843" w:type="dxa"/>
            <w:tcBorders>
              <w:top w:val="single" w:sz="4" w:space="0" w:color="auto"/>
              <w:bottom w:val="single" w:sz="4" w:space="0" w:color="auto"/>
            </w:tcBorders>
            <w:tcMar>
              <w:top w:w="100" w:type="dxa"/>
              <w:left w:w="100" w:type="dxa"/>
              <w:bottom w:w="100" w:type="dxa"/>
              <w:right w:w="100" w:type="dxa"/>
            </w:tcMar>
            <w:vAlign w:val="center"/>
            <w:hideMark/>
          </w:tcPr>
          <w:p w14:paraId="7797D16C" w14:textId="1A5A543E" w:rsidR="00756C63" w:rsidRPr="00B353BE" w:rsidRDefault="00756C63" w:rsidP="00AF1B57">
            <w:pPr>
              <w:ind w:firstLine="0"/>
              <w:jc w:val="center"/>
              <w:rPr>
                <w:rFonts w:ascii="Times New Roman" w:hAnsi="Times New Roman" w:cs="Times New Roman"/>
                <w:bCs/>
                <w:szCs w:val="22"/>
                <w:lang w:val="de-DE" w:eastAsia="de-DE"/>
              </w:rPr>
            </w:pPr>
            <w:r w:rsidRPr="008B4C7F">
              <w:rPr>
                <w:rFonts w:ascii="Times New Roman" w:hAnsi="Times New Roman" w:cs="Times New Roman"/>
                <w:bCs/>
                <w:szCs w:val="22"/>
                <w:lang w:val="de-DE" w:eastAsia="de-DE"/>
              </w:rPr>
              <w:t>AOI</w:t>
            </w:r>
          </w:p>
        </w:tc>
        <w:tc>
          <w:tcPr>
            <w:tcW w:w="850" w:type="dxa"/>
            <w:tcBorders>
              <w:top w:val="single" w:sz="4" w:space="0" w:color="auto"/>
              <w:bottom w:val="single" w:sz="4" w:space="0" w:color="auto"/>
            </w:tcBorders>
            <w:tcMar>
              <w:top w:w="100" w:type="dxa"/>
              <w:left w:w="100" w:type="dxa"/>
              <w:bottom w:w="100" w:type="dxa"/>
              <w:right w:w="100" w:type="dxa"/>
            </w:tcMar>
            <w:vAlign w:val="center"/>
            <w:hideMark/>
          </w:tcPr>
          <w:p w14:paraId="164A083F" w14:textId="0E7E8CCF"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iCs/>
                <w:szCs w:val="22"/>
                <w:lang w:val="de-DE" w:eastAsia="de-DE"/>
              </w:rPr>
              <w:t>t-</w:t>
            </w:r>
            <w:r w:rsidRPr="008B4C7F">
              <w:rPr>
                <w:rFonts w:ascii="Times New Roman" w:hAnsi="Times New Roman" w:cs="Times New Roman"/>
                <w:bCs/>
                <w:szCs w:val="22"/>
                <w:lang w:val="de-DE" w:eastAsia="de-DE"/>
              </w:rPr>
              <w:t>value</w:t>
            </w:r>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312B1940" w14:textId="2C320AD7"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df</w:t>
            </w:r>
          </w:p>
        </w:tc>
        <w:tc>
          <w:tcPr>
            <w:tcW w:w="1134" w:type="dxa"/>
            <w:tcBorders>
              <w:top w:val="single" w:sz="4" w:space="0" w:color="auto"/>
              <w:bottom w:val="single" w:sz="4" w:space="0" w:color="auto"/>
            </w:tcBorders>
            <w:tcMar>
              <w:top w:w="100" w:type="dxa"/>
              <w:left w:w="100" w:type="dxa"/>
              <w:bottom w:w="100" w:type="dxa"/>
              <w:right w:w="100" w:type="dxa"/>
            </w:tcMar>
            <w:vAlign w:val="center"/>
            <w:hideMark/>
          </w:tcPr>
          <w:p w14:paraId="5D748736" w14:textId="43025C33" w:rsidR="00756C63" w:rsidRPr="00B353BE"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value</w:t>
            </w:r>
          </w:p>
        </w:tc>
        <w:tc>
          <w:tcPr>
            <w:tcW w:w="1276" w:type="dxa"/>
            <w:tcBorders>
              <w:top w:val="single" w:sz="4" w:space="0" w:color="auto"/>
              <w:bottom w:val="single" w:sz="4" w:space="0" w:color="auto"/>
            </w:tcBorders>
          </w:tcPr>
          <w:p w14:paraId="70CF1786" w14:textId="0CB33251" w:rsidR="00756C63" w:rsidRPr="008B4C7F" w:rsidRDefault="00756C63" w:rsidP="00AF1B57">
            <w:pPr>
              <w:ind w:firstLine="0"/>
              <w:jc w:val="center"/>
              <w:rPr>
                <w:rFonts w:ascii="Times New Roman" w:hAnsi="Times New Roman" w:cs="Times New Roman"/>
                <w:bCs/>
                <w:iCs/>
                <w:szCs w:val="22"/>
                <w:lang w:val="de-DE" w:eastAsia="de-DE"/>
              </w:rPr>
            </w:pPr>
            <w:r w:rsidRPr="008B4C7F">
              <w:rPr>
                <w:rFonts w:ascii="Times New Roman" w:hAnsi="Times New Roman" w:cs="Times New Roman"/>
                <w:bCs/>
                <w:i/>
                <w:szCs w:val="22"/>
                <w:lang w:eastAsia="de-DE"/>
              </w:rPr>
              <w:t>M</w:t>
            </w:r>
            <w:r w:rsidRPr="008B4C7F">
              <w:rPr>
                <w:rFonts w:ascii="Times New Roman" w:hAnsi="Times New Roman" w:cs="Times New Roman"/>
                <w:bCs/>
                <w:iCs/>
                <w:szCs w:val="22"/>
                <w:lang w:eastAsia="de-DE"/>
              </w:rPr>
              <w:t xml:space="preserve"> Difference</w:t>
            </w:r>
          </w:p>
        </w:tc>
        <w:tc>
          <w:tcPr>
            <w:tcW w:w="992" w:type="dxa"/>
            <w:tcBorders>
              <w:top w:val="single" w:sz="4" w:space="0" w:color="auto"/>
              <w:bottom w:val="single" w:sz="4" w:space="0" w:color="auto"/>
            </w:tcBorders>
          </w:tcPr>
          <w:p w14:paraId="36326C2D" w14:textId="5CA89A2C" w:rsidR="00756C63" w:rsidRPr="008B4C7F" w:rsidRDefault="00756C63"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 xml:space="preserve">Cohen's </w:t>
            </w:r>
            <w:r w:rsidRPr="008B4C7F">
              <w:rPr>
                <w:rFonts w:ascii="Times New Roman" w:hAnsi="Times New Roman" w:cs="Times New Roman"/>
                <w:bCs/>
                <w:i/>
                <w:szCs w:val="22"/>
                <w:lang w:eastAsia="de-DE"/>
              </w:rPr>
              <w:t>d</w:t>
            </w:r>
          </w:p>
        </w:tc>
        <w:tc>
          <w:tcPr>
            <w:tcW w:w="1280" w:type="dxa"/>
            <w:tcBorders>
              <w:top w:val="single" w:sz="4" w:space="0" w:color="auto"/>
              <w:bottom w:val="single" w:sz="4" w:space="0" w:color="auto"/>
            </w:tcBorders>
          </w:tcPr>
          <w:p w14:paraId="3DC8C8FB" w14:textId="1E59541C" w:rsidR="00756C63" w:rsidRPr="008B4C7F" w:rsidRDefault="00230AFF" w:rsidP="00AF1B57">
            <w:pPr>
              <w:ind w:firstLine="0"/>
              <w:jc w:val="center"/>
              <w:rPr>
                <w:rFonts w:ascii="Times New Roman" w:hAnsi="Times New Roman" w:cs="Times New Roman"/>
                <w:bCs/>
                <w:iCs/>
                <w:szCs w:val="22"/>
                <w:lang w:eastAsia="de-DE"/>
              </w:rPr>
            </w:pPr>
            <w:r w:rsidRPr="008B4C7F">
              <w:rPr>
                <w:rFonts w:ascii="Times New Roman" w:hAnsi="Times New Roman" w:cs="Times New Roman"/>
                <w:bCs/>
                <w:iCs/>
                <w:szCs w:val="22"/>
                <w:lang w:eastAsia="de-DE"/>
              </w:rPr>
              <w:t>95% CI</w:t>
            </w:r>
          </w:p>
        </w:tc>
      </w:tr>
      <w:tr w:rsidR="0027612D" w:rsidRPr="008B4C7F" w14:paraId="76D83BEB" w14:textId="72656A60" w:rsidTr="00E550F0">
        <w:trPr>
          <w:trHeight w:val="305"/>
          <w:jc w:val="center"/>
        </w:trPr>
        <w:tc>
          <w:tcPr>
            <w:tcW w:w="1418" w:type="dxa"/>
            <w:tcBorders>
              <w:top w:val="single" w:sz="4" w:space="0" w:color="auto"/>
            </w:tcBorders>
            <w:tcMar>
              <w:top w:w="100" w:type="dxa"/>
              <w:left w:w="100" w:type="dxa"/>
              <w:bottom w:w="100" w:type="dxa"/>
              <w:right w:w="100" w:type="dxa"/>
            </w:tcMar>
          </w:tcPr>
          <w:p w14:paraId="319A044B" w14:textId="183C3F7E" w:rsidR="0027612D" w:rsidRPr="00B353BE" w:rsidRDefault="0027612D"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lastRenderedPageBreak/>
              <w:t>FN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a</w:t>
            </w:r>
          </w:p>
        </w:tc>
        <w:tc>
          <w:tcPr>
            <w:tcW w:w="1843" w:type="dxa"/>
            <w:tcBorders>
              <w:top w:val="single" w:sz="4" w:space="0" w:color="auto"/>
            </w:tcBorders>
            <w:tcMar>
              <w:top w:w="100" w:type="dxa"/>
              <w:left w:w="100" w:type="dxa"/>
              <w:bottom w:w="100" w:type="dxa"/>
              <w:right w:w="100" w:type="dxa"/>
            </w:tcMar>
            <w:vAlign w:val="center"/>
          </w:tcPr>
          <w:p w14:paraId="7CA38516" w14:textId="3A456DB6" w:rsidR="0027612D" w:rsidRPr="00B353BE" w:rsidRDefault="0027612D" w:rsidP="008E47E3">
            <w:pPr>
              <w:spacing w:line="360" w:lineRule="auto"/>
              <w:ind w:firstLine="0"/>
              <w:jc w:val="center"/>
              <w:rPr>
                <w:rFonts w:ascii="Times New Roman" w:hAnsi="Times New Roman" w:cs="Times New Roman"/>
                <w:bCs/>
                <w:szCs w:val="22"/>
                <w:lang w:val="de-DE" w:eastAsia="de-DE"/>
              </w:rPr>
            </w:pPr>
            <w:r w:rsidRPr="008B4C7F">
              <w:rPr>
                <w:rFonts w:ascii="Times New Roman" w:eastAsia="Arial" w:hAnsi="Times New Roman" w:cs="Times New Roman"/>
                <w:color w:val="000000"/>
                <w:szCs w:val="22"/>
              </w:rPr>
              <w:t>Students</w:t>
            </w:r>
          </w:p>
        </w:tc>
        <w:tc>
          <w:tcPr>
            <w:tcW w:w="850" w:type="dxa"/>
            <w:tcBorders>
              <w:top w:val="single" w:sz="4" w:space="0" w:color="auto"/>
            </w:tcBorders>
            <w:tcMar>
              <w:top w:w="100" w:type="dxa"/>
              <w:left w:w="100" w:type="dxa"/>
              <w:bottom w:w="100" w:type="dxa"/>
              <w:right w:w="100" w:type="dxa"/>
            </w:tcMar>
          </w:tcPr>
          <w:p w14:paraId="2835A703" w14:textId="3C1DA001" w:rsidR="0027612D" w:rsidRPr="00B353BE" w:rsidRDefault="0027612D" w:rsidP="008E47E3">
            <w:pPr>
              <w:spacing w:line="360" w:lineRule="auto"/>
              <w:ind w:firstLine="0"/>
              <w:jc w:val="center"/>
              <w:rPr>
                <w:rFonts w:ascii="Times New Roman" w:hAnsi="Times New Roman" w:cs="Times New Roman"/>
                <w:bCs/>
                <w:i/>
                <w:iCs/>
                <w:szCs w:val="22"/>
                <w:vertAlign w:val="superscript"/>
                <w:lang w:val="de-DE" w:eastAsia="de-DE"/>
              </w:rPr>
            </w:pPr>
            <w:r w:rsidRPr="008B4C7F">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2D54E80C" w14:textId="4D337374"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top w:val="single" w:sz="4" w:space="0" w:color="auto"/>
            </w:tcBorders>
            <w:tcMar>
              <w:top w:w="100" w:type="dxa"/>
              <w:left w:w="100" w:type="dxa"/>
              <w:bottom w:w="100" w:type="dxa"/>
              <w:right w:w="100" w:type="dxa"/>
            </w:tcMar>
          </w:tcPr>
          <w:p w14:paraId="2D56D28D" w14:textId="49E1030E" w:rsidR="0027612D" w:rsidRPr="00B353BE"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99</w:t>
            </w:r>
          </w:p>
        </w:tc>
        <w:tc>
          <w:tcPr>
            <w:tcW w:w="1276" w:type="dxa"/>
            <w:tcBorders>
              <w:top w:val="single" w:sz="4" w:space="0" w:color="auto"/>
            </w:tcBorders>
          </w:tcPr>
          <w:p w14:paraId="6DC5A909" w14:textId="583F08BA"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3</w:t>
            </w:r>
          </w:p>
        </w:tc>
        <w:tc>
          <w:tcPr>
            <w:tcW w:w="992" w:type="dxa"/>
            <w:tcBorders>
              <w:top w:val="single" w:sz="4" w:space="0" w:color="auto"/>
            </w:tcBorders>
          </w:tcPr>
          <w:p w14:paraId="2D883654" w14:textId="053E9CD8"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0</w:t>
            </w:r>
          </w:p>
        </w:tc>
        <w:tc>
          <w:tcPr>
            <w:tcW w:w="1280" w:type="dxa"/>
            <w:tcBorders>
              <w:top w:val="single" w:sz="4" w:space="0" w:color="auto"/>
            </w:tcBorders>
          </w:tcPr>
          <w:p w14:paraId="37AEEBF9" w14:textId="35B61B60" w:rsidR="0027612D" w:rsidRPr="008B4C7F" w:rsidRDefault="0027612D"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3, 4.69]</w:t>
            </w:r>
          </w:p>
        </w:tc>
      </w:tr>
      <w:tr w:rsidR="00BA2774" w:rsidRPr="008B4C7F" w14:paraId="787B33F6" w14:textId="6CBE9189" w:rsidTr="00E550F0">
        <w:trPr>
          <w:trHeight w:val="305"/>
          <w:jc w:val="center"/>
        </w:trPr>
        <w:tc>
          <w:tcPr>
            <w:tcW w:w="1418" w:type="dxa"/>
            <w:tcMar>
              <w:top w:w="100" w:type="dxa"/>
              <w:left w:w="100" w:type="dxa"/>
              <w:bottom w:w="100" w:type="dxa"/>
              <w:right w:w="100" w:type="dxa"/>
            </w:tcMar>
            <w:hideMark/>
          </w:tcPr>
          <w:p w14:paraId="607F9843" w14:textId="31B697E1" w:rsidR="00BA2774" w:rsidRPr="00B353BE" w:rsidRDefault="00BA2774"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bCs/>
                <w:iCs/>
                <w:szCs w:val="22"/>
                <w:lang w:eastAsia="de-DE"/>
              </w:rPr>
              <w:t>FNP</w:t>
            </w:r>
          </w:p>
        </w:tc>
        <w:tc>
          <w:tcPr>
            <w:tcW w:w="1843" w:type="dxa"/>
            <w:tcMar>
              <w:top w:w="100" w:type="dxa"/>
              <w:left w:w="100" w:type="dxa"/>
              <w:bottom w:w="100" w:type="dxa"/>
              <w:right w:w="100" w:type="dxa"/>
            </w:tcMar>
            <w:vAlign w:val="center"/>
          </w:tcPr>
          <w:p w14:paraId="1A011FC7" w14:textId="148EB9A2"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382CDC2D" w14:textId="4158233B" w:rsidR="00BA2774"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1.32</w:t>
            </w:r>
          </w:p>
        </w:tc>
        <w:tc>
          <w:tcPr>
            <w:tcW w:w="567" w:type="dxa"/>
            <w:tcMar>
              <w:top w:w="60" w:type="dxa"/>
              <w:left w:w="80" w:type="dxa"/>
              <w:bottom w:w="60" w:type="dxa"/>
              <w:right w:w="80" w:type="dxa"/>
            </w:tcMar>
          </w:tcPr>
          <w:p w14:paraId="2C077DBF" w14:textId="51B004DB"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66FC23B" w14:textId="68B737E6" w:rsidR="00BA2774" w:rsidRPr="00B353BE"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9</w:t>
            </w:r>
          </w:p>
        </w:tc>
        <w:tc>
          <w:tcPr>
            <w:tcW w:w="1276" w:type="dxa"/>
          </w:tcPr>
          <w:p w14:paraId="488750B1" w14:textId="277FB4A5"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7</w:t>
            </w:r>
          </w:p>
        </w:tc>
        <w:tc>
          <w:tcPr>
            <w:tcW w:w="992" w:type="dxa"/>
          </w:tcPr>
          <w:p w14:paraId="42EF2B7D" w14:textId="2280C8B1" w:rsidR="00BA2774"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BA2774" w:rsidRPr="008B4C7F">
              <w:rPr>
                <w:rFonts w:ascii="Times New Roman" w:hAnsi="Times New Roman" w:cs="Times New Roman"/>
                <w:szCs w:val="22"/>
              </w:rPr>
              <w:t>0.29</w:t>
            </w:r>
          </w:p>
        </w:tc>
        <w:tc>
          <w:tcPr>
            <w:tcW w:w="1280" w:type="dxa"/>
          </w:tcPr>
          <w:p w14:paraId="65E2162D" w14:textId="32232D3C" w:rsidR="00BA2774" w:rsidRPr="008B4C7F" w:rsidRDefault="00BA2774"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67, 0.14]</w:t>
            </w:r>
          </w:p>
        </w:tc>
      </w:tr>
      <w:tr w:rsidR="00E550F0" w:rsidRPr="008B4C7F" w14:paraId="7596B684" w14:textId="16B10921" w:rsidTr="00E550F0">
        <w:trPr>
          <w:trHeight w:val="305"/>
          <w:jc w:val="center"/>
        </w:trPr>
        <w:tc>
          <w:tcPr>
            <w:tcW w:w="1418" w:type="dxa"/>
            <w:tcMar>
              <w:top w:w="100" w:type="dxa"/>
              <w:left w:w="100" w:type="dxa"/>
              <w:bottom w:w="100" w:type="dxa"/>
              <w:right w:w="100" w:type="dxa"/>
            </w:tcMar>
            <w:hideMark/>
          </w:tcPr>
          <w:p w14:paraId="29855F1A" w14:textId="6BD7ED6B"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7C9E304C" w14:textId="42743F83"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5BAFDB3A" w14:textId="32DF3407"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89</w:t>
            </w:r>
          </w:p>
        </w:tc>
        <w:tc>
          <w:tcPr>
            <w:tcW w:w="567" w:type="dxa"/>
            <w:tcMar>
              <w:top w:w="60" w:type="dxa"/>
              <w:left w:w="80" w:type="dxa"/>
              <w:bottom w:w="60" w:type="dxa"/>
              <w:right w:w="80" w:type="dxa"/>
            </w:tcMar>
          </w:tcPr>
          <w:p w14:paraId="047A3796" w14:textId="0509EDA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80</w:t>
            </w:r>
          </w:p>
        </w:tc>
        <w:tc>
          <w:tcPr>
            <w:tcW w:w="1134" w:type="dxa"/>
            <w:tcMar>
              <w:top w:w="60" w:type="dxa"/>
              <w:left w:w="80" w:type="dxa"/>
              <w:bottom w:w="60" w:type="dxa"/>
              <w:right w:w="80" w:type="dxa"/>
            </w:tcMar>
          </w:tcPr>
          <w:p w14:paraId="5FB31E1A" w14:textId="68EDB690"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37</w:t>
            </w:r>
          </w:p>
        </w:tc>
        <w:tc>
          <w:tcPr>
            <w:tcW w:w="1276" w:type="dxa"/>
          </w:tcPr>
          <w:p w14:paraId="037E30C9" w14:textId="0281AF4C"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2.32</w:t>
            </w:r>
          </w:p>
        </w:tc>
        <w:tc>
          <w:tcPr>
            <w:tcW w:w="992" w:type="dxa"/>
          </w:tcPr>
          <w:p w14:paraId="7D4C4C2A" w14:textId="442EA930"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0.20</w:t>
            </w:r>
          </w:p>
        </w:tc>
        <w:tc>
          <w:tcPr>
            <w:tcW w:w="1280" w:type="dxa"/>
          </w:tcPr>
          <w:p w14:paraId="20B7F854" w14:textId="18F26D99"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color w:val="000000"/>
                <w:szCs w:val="22"/>
              </w:rPr>
              <w:t>[</w:t>
            </w:r>
            <w:r w:rsidR="00C2396C">
              <w:rPr>
                <w:rFonts w:ascii="Times New Roman" w:hAnsi="Times New Roman" w:cs="Times New Roman"/>
                <w:color w:val="000000"/>
                <w:szCs w:val="22"/>
              </w:rPr>
              <w:t>–</w:t>
            </w:r>
            <w:r w:rsidRPr="008B4C7F">
              <w:rPr>
                <w:rFonts w:ascii="Times New Roman" w:hAnsi="Times New Roman" w:cs="Times New Roman"/>
                <w:color w:val="000000"/>
                <w:szCs w:val="22"/>
              </w:rPr>
              <w:t>2.84, 7.48]</w:t>
            </w:r>
          </w:p>
        </w:tc>
      </w:tr>
      <w:tr w:rsidR="00E550F0" w:rsidRPr="008B4C7F" w14:paraId="2D68FFC6" w14:textId="5F2CBD6F" w:rsidTr="00A44FBD">
        <w:trPr>
          <w:trHeight w:val="305"/>
          <w:jc w:val="center"/>
        </w:trPr>
        <w:tc>
          <w:tcPr>
            <w:tcW w:w="1418" w:type="dxa"/>
            <w:tcMar>
              <w:top w:w="100" w:type="dxa"/>
              <w:left w:w="100" w:type="dxa"/>
              <w:bottom w:w="100" w:type="dxa"/>
              <w:right w:w="100" w:type="dxa"/>
            </w:tcMar>
            <w:hideMark/>
          </w:tcPr>
          <w:p w14:paraId="31E4D573" w14:textId="280472CA" w:rsidR="00E550F0" w:rsidRPr="00B353BE" w:rsidRDefault="00E550F0"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2DD5B0B" w14:textId="00B55F42"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70FA8CA9" w14:textId="2438A8D0" w:rsidR="00E550F0"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17</w:t>
            </w:r>
          </w:p>
        </w:tc>
        <w:tc>
          <w:tcPr>
            <w:tcW w:w="567" w:type="dxa"/>
            <w:tcMar>
              <w:top w:w="60" w:type="dxa"/>
              <w:left w:w="80" w:type="dxa"/>
              <w:bottom w:w="60" w:type="dxa"/>
              <w:right w:w="80" w:type="dxa"/>
            </w:tcMar>
          </w:tcPr>
          <w:p w14:paraId="56F31D2A" w14:textId="7776C6B9"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47B2B225" w14:textId="22B2992D" w:rsidR="00E550F0" w:rsidRPr="00B353BE"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25</w:t>
            </w:r>
          </w:p>
        </w:tc>
        <w:tc>
          <w:tcPr>
            <w:tcW w:w="1276" w:type="dxa"/>
          </w:tcPr>
          <w:p w14:paraId="469EB598" w14:textId="1DB84CF9"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1.72</w:t>
            </w:r>
          </w:p>
        </w:tc>
        <w:tc>
          <w:tcPr>
            <w:tcW w:w="992" w:type="dxa"/>
          </w:tcPr>
          <w:p w14:paraId="10529A44" w14:textId="067A3903" w:rsidR="00E550F0"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550F0" w:rsidRPr="008B4C7F">
              <w:rPr>
                <w:rFonts w:ascii="Times New Roman" w:hAnsi="Times New Roman" w:cs="Times New Roman"/>
                <w:szCs w:val="22"/>
              </w:rPr>
              <w:t>0.26</w:t>
            </w:r>
          </w:p>
        </w:tc>
        <w:tc>
          <w:tcPr>
            <w:tcW w:w="1280" w:type="dxa"/>
          </w:tcPr>
          <w:p w14:paraId="526C3E1D" w14:textId="3BCCD905" w:rsidR="00E550F0" w:rsidRPr="008B4C7F" w:rsidRDefault="00E550F0"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4.65, 1.21]</w:t>
            </w:r>
          </w:p>
        </w:tc>
      </w:tr>
      <w:tr w:rsidR="002409D6" w:rsidRPr="008B4C7F" w14:paraId="4220A64E" w14:textId="533518F1" w:rsidTr="00914EE7">
        <w:trPr>
          <w:trHeight w:val="305"/>
          <w:jc w:val="center"/>
        </w:trPr>
        <w:tc>
          <w:tcPr>
            <w:tcW w:w="1418" w:type="dxa"/>
            <w:tcMar>
              <w:top w:w="100" w:type="dxa"/>
              <w:left w:w="100" w:type="dxa"/>
              <w:bottom w:w="100" w:type="dxa"/>
              <w:right w:w="100" w:type="dxa"/>
            </w:tcMar>
            <w:hideMark/>
          </w:tcPr>
          <w:p w14:paraId="3029099A" w14:textId="6825EB5E" w:rsidR="002409D6" w:rsidRPr="00B353BE" w:rsidRDefault="002409D6"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NP</w:t>
            </w:r>
          </w:p>
        </w:tc>
        <w:tc>
          <w:tcPr>
            <w:tcW w:w="1843" w:type="dxa"/>
            <w:tcMar>
              <w:top w:w="60" w:type="dxa"/>
              <w:left w:w="80" w:type="dxa"/>
              <w:bottom w:w="60" w:type="dxa"/>
              <w:right w:w="80" w:type="dxa"/>
            </w:tcMar>
            <w:vAlign w:val="center"/>
          </w:tcPr>
          <w:p w14:paraId="3162150A" w14:textId="4914123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Mar>
              <w:top w:w="60" w:type="dxa"/>
              <w:left w:w="80" w:type="dxa"/>
              <w:bottom w:w="60" w:type="dxa"/>
              <w:right w:w="80" w:type="dxa"/>
            </w:tcMar>
          </w:tcPr>
          <w:p w14:paraId="1ACDEE09" w14:textId="0B287116" w:rsidR="002409D6"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43</w:t>
            </w:r>
          </w:p>
        </w:tc>
        <w:tc>
          <w:tcPr>
            <w:tcW w:w="567" w:type="dxa"/>
            <w:tcMar>
              <w:top w:w="60" w:type="dxa"/>
              <w:left w:w="80" w:type="dxa"/>
              <w:bottom w:w="60" w:type="dxa"/>
              <w:right w:w="80" w:type="dxa"/>
            </w:tcMar>
          </w:tcPr>
          <w:p w14:paraId="69319B18" w14:textId="61D0AFB6"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2F17E107" w14:textId="1DF1B941" w:rsidR="002409D6" w:rsidRPr="00B353BE"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7B18C998" w14:textId="3CD96A8F"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63</w:t>
            </w:r>
          </w:p>
        </w:tc>
        <w:tc>
          <w:tcPr>
            <w:tcW w:w="992" w:type="dxa"/>
          </w:tcPr>
          <w:p w14:paraId="6E463D4C" w14:textId="6D7B17EA" w:rsidR="002409D6"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2409D6" w:rsidRPr="008B4C7F">
              <w:rPr>
                <w:rFonts w:ascii="Times New Roman" w:hAnsi="Times New Roman" w:cs="Times New Roman"/>
                <w:szCs w:val="22"/>
              </w:rPr>
              <w:t>0.10</w:t>
            </w:r>
          </w:p>
        </w:tc>
        <w:tc>
          <w:tcPr>
            <w:tcW w:w="1280" w:type="dxa"/>
          </w:tcPr>
          <w:p w14:paraId="370AB1DD" w14:textId="1A21C2DA" w:rsidR="002409D6" w:rsidRPr="008B4C7F" w:rsidRDefault="002409D6"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3.53, 2.27]</w:t>
            </w:r>
          </w:p>
        </w:tc>
      </w:tr>
      <w:tr w:rsidR="00FE3342" w:rsidRPr="008B4C7F" w14:paraId="3A37C91A" w14:textId="6EAB1F3E" w:rsidTr="00EC5C2C">
        <w:trPr>
          <w:trHeight w:val="305"/>
          <w:jc w:val="center"/>
        </w:trPr>
        <w:tc>
          <w:tcPr>
            <w:tcW w:w="1418" w:type="dxa"/>
            <w:tcMar>
              <w:top w:w="100" w:type="dxa"/>
              <w:left w:w="100" w:type="dxa"/>
              <w:bottom w:w="100" w:type="dxa"/>
              <w:right w:w="100" w:type="dxa"/>
            </w:tcMar>
          </w:tcPr>
          <w:p w14:paraId="77BA0DF6" w14:textId="5A5C7DF1"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r w:rsidR="00724B51" w:rsidRPr="008B4C7F">
              <w:rPr>
                <w:rFonts w:ascii="Times New Roman" w:hAnsi="Times New Roman" w:cs="Times New Roman"/>
                <w:szCs w:val="22"/>
              </w:rPr>
              <w:t xml:space="preserve"> </w:t>
            </w:r>
            <w:r w:rsidR="00E10602" w:rsidRPr="008B4C7F">
              <w:rPr>
                <w:rFonts w:ascii="Times New Roman" w:hAnsi="Times New Roman" w:cs="Times New Roman"/>
                <w:szCs w:val="22"/>
                <w:vertAlign w:val="superscript"/>
              </w:rPr>
              <w:t>b</w:t>
            </w:r>
          </w:p>
        </w:tc>
        <w:tc>
          <w:tcPr>
            <w:tcW w:w="1843" w:type="dxa"/>
            <w:tcMar>
              <w:top w:w="60" w:type="dxa"/>
              <w:left w:w="80" w:type="dxa"/>
              <w:bottom w:w="60" w:type="dxa"/>
              <w:right w:w="80" w:type="dxa"/>
            </w:tcMar>
            <w:vAlign w:val="center"/>
          </w:tcPr>
          <w:p w14:paraId="37B69A77" w14:textId="220B740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s</w:t>
            </w:r>
          </w:p>
        </w:tc>
        <w:tc>
          <w:tcPr>
            <w:tcW w:w="850" w:type="dxa"/>
            <w:tcMar>
              <w:top w:w="60" w:type="dxa"/>
              <w:left w:w="80" w:type="dxa"/>
              <w:bottom w:w="60" w:type="dxa"/>
              <w:right w:w="80" w:type="dxa"/>
            </w:tcMar>
          </w:tcPr>
          <w:p w14:paraId="7350AA0F" w14:textId="691F8450"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3</w:t>
            </w:r>
          </w:p>
        </w:tc>
        <w:tc>
          <w:tcPr>
            <w:tcW w:w="567" w:type="dxa"/>
            <w:tcMar>
              <w:top w:w="60" w:type="dxa"/>
              <w:left w:w="80" w:type="dxa"/>
              <w:bottom w:w="60" w:type="dxa"/>
              <w:right w:w="80" w:type="dxa"/>
            </w:tcMar>
          </w:tcPr>
          <w:p w14:paraId="7898F1B0" w14:textId="0C489DB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E7CF10A" w14:textId="58D7B78B"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67</w:t>
            </w:r>
          </w:p>
        </w:tc>
        <w:tc>
          <w:tcPr>
            <w:tcW w:w="1276" w:type="dxa"/>
          </w:tcPr>
          <w:p w14:paraId="44A1FBE7" w14:textId="70760BB2"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26</w:t>
            </w:r>
          </w:p>
        </w:tc>
        <w:tc>
          <w:tcPr>
            <w:tcW w:w="992" w:type="dxa"/>
          </w:tcPr>
          <w:p w14:paraId="4D931624" w14:textId="01245579"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10</w:t>
            </w:r>
          </w:p>
        </w:tc>
        <w:tc>
          <w:tcPr>
            <w:tcW w:w="1280" w:type="dxa"/>
          </w:tcPr>
          <w:p w14:paraId="35DA7E97" w14:textId="2B229E6A"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7.1, 4.58]</w:t>
            </w:r>
          </w:p>
        </w:tc>
      </w:tr>
      <w:tr w:rsidR="00FE3342" w:rsidRPr="008B4C7F" w14:paraId="54565F28" w14:textId="7E887129" w:rsidTr="002D6D83">
        <w:trPr>
          <w:trHeight w:val="305"/>
          <w:jc w:val="center"/>
        </w:trPr>
        <w:tc>
          <w:tcPr>
            <w:tcW w:w="1418" w:type="dxa"/>
            <w:tcMar>
              <w:top w:w="100" w:type="dxa"/>
              <w:left w:w="100" w:type="dxa"/>
              <w:bottom w:w="100" w:type="dxa"/>
              <w:right w:w="100" w:type="dxa"/>
            </w:tcMar>
          </w:tcPr>
          <w:p w14:paraId="23B238BF" w14:textId="04623722" w:rsidR="00FE3342" w:rsidRPr="008B4C7F" w:rsidRDefault="00FE334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0737C04C" w14:textId="2C6F8172"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Disruptive Person</w:t>
            </w:r>
          </w:p>
        </w:tc>
        <w:tc>
          <w:tcPr>
            <w:tcW w:w="850" w:type="dxa"/>
            <w:tcMar>
              <w:top w:w="60" w:type="dxa"/>
              <w:left w:w="80" w:type="dxa"/>
              <w:bottom w:w="60" w:type="dxa"/>
              <w:right w:w="80" w:type="dxa"/>
            </w:tcMar>
          </w:tcPr>
          <w:p w14:paraId="00D8CCF9" w14:textId="081086D6"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1.90</w:t>
            </w:r>
          </w:p>
        </w:tc>
        <w:tc>
          <w:tcPr>
            <w:tcW w:w="567" w:type="dxa"/>
            <w:tcMar>
              <w:top w:w="60" w:type="dxa"/>
              <w:left w:w="80" w:type="dxa"/>
              <w:bottom w:w="60" w:type="dxa"/>
              <w:right w:w="80" w:type="dxa"/>
            </w:tcMar>
          </w:tcPr>
          <w:p w14:paraId="183C2A20" w14:textId="143D7C7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5728D3E8" w14:textId="15DDB82E"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061</w:t>
            </w:r>
          </w:p>
        </w:tc>
        <w:tc>
          <w:tcPr>
            <w:tcW w:w="1276" w:type="dxa"/>
          </w:tcPr>
          <w:p w14:paraId="44EB7EEC" w14:textId="21FC7754"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8</w:t>
            </w:r>
          </w:p>
        </w:tc>
        <w:tc>
          <w:tcPr>
            <w:tcW w:w="992" w:type="dxa"/>
          </w:tcPr>
          <w:p w14:paraId="56CF5477" w14:textId="11D3C45C" w:rsidR="00FE334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FE3342" w:rsidRPr="008B4C7F">
              <w:rPr>
                <w:rFonts w:ascii="Times New Roman" w:hAnsi="Times New Roman" w:cs="Times New Roman"/>
                <w:szCs w:val="22"/>
              </w:rPr>
              <w:t>0.42</w:t>
            </w:r>
          </w:p>
        </w:tc>
        <w:tc>
          <w:tcPr>
            <w:tcW w:w="1280" w:type="dxa"/>
          </w:tcPr>
          <w:p w14:paraId="536A3937" w14:textId="77629FE0" w:rsidR="00FE3342" w:rsidRPr="008B4C7F" w:rsidRDefault="00FE334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0.98, 0.02]</w:t>
            </w:r>
          </w:p>
        </w:tc>
      </w:tr>
      <w:tr w:rsidR="00E10602" w:rsidRPr="008B4C7F" w14:paraId="027CB7AA" w14:textId="7ADD5521" w:rsidTr="003E530B">
        <w:trPr>
          <w:trHeight w:val="305"/>
          <w:jc w:val="center"/>
        </w:trPr>
        <w:tc>
          <w:tcPr>
            <w:tcW w:w="1418" w:type="dxa"/>
            <w:tcMar>
              <w:top w:w="100" w:type="dxa"/>
              <w:left w:w="100" w:type="dxa"/>
              <w:bottom w:w="100" w:type="dxa"/>
              <w:right w:w="100" w:type="dxa"/>
            </w:tcMar>
          </w:tcPr>
          <w:p w14:paraId="51B3E417" w14:textId="0219A549"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7D421C1C" w14:textId="4CC5B5C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Teacher Material</w:t>
            </w:r>
          </w:p>
        </w:tc>
        <w:tc>
          <w:tcPr>
            <w:tcW w:w="850" w:type="dxa"/>
            <w:tcMar>
              <w:top w:w="60" w:type="dxa"/>
              <w:left w:w="80" w:type="dxa"/>
              <w:bottom w:w="60" w:type="dxa"/>
              <w:right w:w="80" w:type="dxa"/>
            </w:tcMar>
          </w:tcPr>
          <w:p w14:paraId="6C3D46EB" w14:textId="08AAF66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1.55</w:t>
            </w:r>
          </w:p>
        </w:tc>
        <w:tc>
          <w:tcPr>
            <w:tcW w:w="567" w:type="dxa"/>
            <w:tcMar>
              <w:top w:w="60" w:type="dxa"/>
              <w:left w:w="80" w:type="dxa"/>
              <w:bottom w:w="60" w:type="dxa"/>
              <w:right w:w="80" w:type="dxa"/>
            </w:tcMar>
          </w:tcPr>
          <w:p w14:paraId="05D6A32E" w14:textId="5820A3A7"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163ECE4A" w14:textId="77332B96"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3</w:t>
            </w:r>
          </w:p>
        </w:tc>
        <w:tc>
          <w:tcPr>
            <w:tcW w:w="1276" w:type="dxa"/>
          </w:tcPr>
          <w:p w14:paraId="15F0C853" w14:textId="011C053E"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4.45</w:t>
            </w:r>
          </w:p>
        </w:tc>
        <w:tc>
          <w:tcPr>
            <w:tcW w:w="992" w:type="dxa"/>
          </w:tcPr>
          <w:p w14:paraId="48D6B241" w14:textId="2B01D6C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34</w:t>
            </w:r>
          </w:p>
        </w:tc>
        <w:tc>
          <w:tcPr>
            <w:tcW w:w="1280" w:type="dxa"/>
          </w:tcPr>
          <w:p w14:paraId="1817D092" w14:textId="1103C7E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1.28, 10.18]</w:t>
            </w:r>
          </w:p>
        </w:tc>
      </w:tr>
      <w:tr w:rsidR="00E10602" w:rsidRPr="008B4C7F" w14:paraId="38F07B2E" w14:textId="77777777" w:rsidTr="001B6B71">
        <w:trPr>
          <w:trHeight w:val="305"/>
          <w:jc w:val="center"/>
        </w:trPr>
        <w:tc>
          <w:tcPr>
            <w:tcW w:w="1418" w:type="dxa"/>
            <w:tcMar>
              <w:top w:w="100" w:type="dxa"/>
              <w:left w:w="100" w:type="dxa"/>
              <w:bottom w:w="100" w:type="dxa"/>
              <w:right w:w="100" w:type="dxa"/>
            </w:tcMar>
          </w:tcPr>
          <w:p w14:paraId="34B93C84" w14:textId="11ECDFB6" w:rsidR="00E10602" w:rsidRPr="008B4C7F" w:rsidRDefault="00E10602" w:rsidP="008E47E3">
            <w:pPr>
              <w:spacing w:line="360" w:lineRule="auto"/>
              <w:ind w:firstLine="0"/>
              <w:rPr>
                <w:rFonts w:ascii="Times New Roman" w:hAnsi="Times New Roman" w:cs="Times New Roman"/>
                <w:szCs w:val="22"/>
              </w:rPr>
            </w:pPr>
            <w:r w:rsidRPr="008B4C7F">
              <w:rPr>
                <w:rFonts w:ascii="Times New Roman" w:hAnsi="Times New Roman" w:cs="Times New Roman"/>
                <w:szCs w:val="22"/>
              </w:rPr>
              <w:t>FDP</w:t>
            </w:r>
          </w:p>
        </w:tc>
        <w:tc>
          <w:tcPr>
            <w:tcW w:w="1843" w:type="dxa"/>
            <w:tcMar>
              <w:top w:w="60" w:type="dxa"/>
              <w:left w:w="80" w:type="dxa"/>
              <w:bottom w:w="60" w:type="dxa"/>
              <w:right w:w="80" w:type="dxa"/>
            </w:tcMar>
            <w:vAlign w:val="center"/>
          </w:tcPr>
          <w:p w14:paraId="41535ECF" w14:textId="57DB5215"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Student Desk</w:t>
            </w:r>
          </w:p>
        </w:tc>
        <w:tc>
          <w:tcPr>
            <w:tcW w:w="850" w:type="dxa"/>
            <w:tcMar>
              <w:top w:w="60" w:type="dxa"/>
              <w:left w:w="80" w:type="dxa"/>
              <w:bottom w:w="60" w:type="dxa"/>
              <w:right w:w="80" w:type="dxa"/>
            </w:tcMar>
          </w:tcPr>
          <w:p w14:paraId="3668F049" w14:textId="306E457D"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1.67</w:t>
            </w:r>
          </w:p>
        </w:tc>
        <w:tc>
          <w:tcPr>
            <w:tcW w:w="567" w:type="dxa"/>
            <w:tcMar>
              <w:top w:w="60" w:type="dxa"/>
              <w:left w:w="80" w:type="dxa"/>
              <w:bottom w:w="60" w:type="dxa"/>
              <w:right w:w="80" w:type="dxa"/>
            </w:tcMar>
          </w:tcPr>
          <w:p w14:paraId="72D6E620" w14:textId="59F105DB"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Mar>
              <w:top w:w="60" w:type="dxa"/>
              <w:left w:w="80" w:type="dxa"/>
              <w:bottom w:w="60" w:type="dxa"/>
              <w:right w:w="80" w:type="dxa"/>
            </w:tcMar>
          </w:tcPr>
          <w:p w14:paraId="39475003" w14:textId="0E7A8ACA"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1</w:t>
            </w:r>
          </w:p>
        </w:tc>
        <w:tc>
          <w:tcPr>
            <w:tcW w:w="1276" w:type="dxa"/>
          </w:tcPr>
          <w:p w14:paraId="7FD55CA0" w14:textId="0ED6E693"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2.89</w:t>
            </w:r>
          </w:p>
        </w:tc>
        <w:tc>
          <w:tcPr>
            <w:tcW w:w="992" w:type="dxa"/>
          </w:tcPr>
          <w:p w14:paraId="374F68A7" w14:textId="06DC9252"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7</w:t>
            </w:r>
          </w:p>
        </w:tc>
        <w:tc>
          <w:tcPr>
            <w:tcW w:w="1280" w:type="dxa"/>
          </w:tcPr>
          <w:p w14:paraId="7C6E9253" w14:textId="50333E93"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6.35, 0.56]</w:t>
            </w:r>
          </w:p>
        </w:tc>
      </w:tr>
      <w:tr w:rsidR="00E10602" w:rsidRPr="008B4C7F" w14:paraId="4E1C4CBB" w14:textId="5596AC76" w:rsidTr="00ED4C17">
        <w:trPr>
          <w:trHeight w:val="305"/>
          <w:jc w:val="center"/>
        </w:trPr>
        <w:tc>
          <w:tcPr>
            <w:tcW w:w="1418" w:type="dxa"/>
            <w:tcBorders>
              <w:bottom w:val="single" w:sz="4" w:space="0" w:color="auto"/>
            </w:tcBorders>
            <w:tcMar>
              <w:top w:w="100" w:type="dxa"/>
              <w:left w:w="100" w:type="dxa"/>
              <w:bottom w:w="100" w:type="dxa"/>
              <w:right w:w="100" w:type="dxa"/>
            </w:tcMar>
            <w:hideMark/>
          </w:tcPr>
          <w:p w14:paraId="7998D33A" w14:textId="314B6C92" w:rsidR="00E10602" w:rsidRPr="00B353BE" w:rsidRDefault="00E10602" w:rsidP="008E47E3">
            <w:pPr>
              <w:spacing w:line="360" w:lineRule="auto"/>
              <w:ind w:firstLine="0"/>
              <w:rPr>
                <w:rFonts w:ascii="Times New Roman" w:hAnsi="Times New Roman" w:cs="Times New Roman"/>
                <w:bCs/>
                <w:iCs/>
                <w:szCs w:val="22"/>
                <w:lang w:val="de-DE" w:eastAsia="de-DE"/>
              </w:rPr>
            </w:pPr>
            <w:r w:rsidRPr="008B4C7F">
              <w:rPr>
                <w:rFonts w:ascii="Times New Roman" w:hAnsi="Times New Roman" w:cs="Times New Roman"/>
                <w:szCs w:val="22"/>
              </w:rPr>
              <w:t>FDP</w:t>
            </w:r>
          </w:p>
        </w:tc>
        <w:tc>
          <w:tcPr>
            <w:tcW w:w="1843" w:type="dxa"/>
            <w:tcBorders>
              <w:bottom w:val="single" w:sz="4" w:space="0" w:color="auto"/>
            </w:tcBorders>
            <w:tcMar>
              <w:top w:w="60" w:type="dxa"/>
              <w:left w:w="80" w:type="dxa"/>
              <w:bottom w:w="60" w:type="dxa"/>
              <w:right w:w="80" w:type="dxa"/>
            </w:tcMar>
            <w:vAlign w:val="center"/>
          </w:tcPr>
          <w:p w14:paraId="76EC508D" w14:textId="13E8D1B7"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eastAsia="Arial" w:hAnsi="Times New Roman" w:cs="Times New Roman"/>
                <w:color w:val="000000"/>
                <w:szCs w:val="22"/>
              </w:rPr>
              <w:t>Classroom/Others</w:t>
            </w:r>
          </w:p>
        </w:tc>
        <w:tc>
          <w:tcPr>
            <w:tcW w:w="850" w:type="dxa"/>
            <w:tcBorders>
              <w:bottom w:val="single" w:sz="4" w:space="0" w:color="auto"/>
            </w:tcBorders>
            <w:tcMar>
              <w:top w:w="60" w:type="dxa"/>
              <w:left w:w="80" w:type="dxa"/>
              <w:bottom w:w="60" w:type="dxa"/>
              <w:right w:w="80" w:type="dxa"/>
            </w:tcMar>
          </w:tcPr>
          <w:p w14:paraId="62DB346C" w14:textId="34BED4F6" w:rsidR="00E10602" w:rsidRPr="00B353BE"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0E76EF2D" w14:textId="5A0F41B6"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80</w:t>
            </w:r>
          </w:p>
        </w:tc>
        <w:tc>
          <w:tcPr>
            <w:tcW w:w="1134" w:type="dxa"/>
            <w:tcBorders>
              <w:bottom w:val="single" w:sz="4" w:space="0" w:color="auto"/>
            </w:tcBorders>
            <w:tcMar>
              <w:top w:w="60" w:type="dxa"/>
              <w:left w:w="80" w:type="dxa"/>
              <w:bottom w:w="60" w:type="dxa"/>
              <w:right w:w="80" w:type="dxa"/>
            </w:tcMar>
          </w:tcPr>
          <w:p w14:paraId="03C23FF5" w14:textId="1658CA72" w:rsidR="00E10602" w:rsidRPr="00B353BE"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0.78</w:t>
            </w:r>
          </w:p>
        </w:tc>
        <w:tc>
          <w:tcPr>
            <w:tcW w:w="1276" w:type="dxa"/>
            <w:tcBorders>
              <w:bottom w:val="single" w:sz="4" w:space="0" w:color="auto"/>
            </w:tcBorders>
          </w:tcPr>
          <w:p w14:paraId="22E0C502" w14:textId="54BDDC66"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30</w:t>
            </w:r>
          </w:p>
        </w:tc>
        <w:tc>
          <w:tcPr>
            <w:tcW w:w="992" w:type="dxa"/>
            <w:tcBorders>
              <w:bottom w:val="single" w:sz="4" w:space="0" w:color="auto"/>
            </w:tcBorders>
          </w:tcPr>
          <w:p w14:paraId="0C804E0A" w14:textId="7DE7EB35" w:rsidR="00E10602" w:rsidRPr="008B4C7F" w:rsidRDefault="00C2396C" w:rsidP="008E47E3">
            <w:pPr>
              <w:spacing w:line="360" w:lineRule="auto"/>
              <w:ind w:firstLine="0"/>
              <w:jc w:val="center"/>
              <w:rPr>
                <w:rFonts w:ascii="Times New Roman" w:hAnsi="Times New Roman" w:cs="Times New Roman"/>
                <w:bCs/>
                <w:iCs/>
                <w:szCs w:val="22"/>
                <w:lang w:val="de-DE" w:eastAsia="de-DE"/>
              </w:rPr>
            </w:pPr>
            <w:r>
              <w:rPr>
                <w:rFonts w:ascii="Times New Roman" w:hAnsi="Times New Roman" w:cs="Times New Roman"/>
                <w:szCs w:val="22"/>
              </w:rPr>
              <w:t>–</w:t>
            </w:r>
            <w:r w:rsidR="00E10602" w:rsidRPr="008B4C7F">
              <w:rPr>
                <w:rFonts w:ascii="Times New Roman" w:hAnsi="Times New Roman" w:cs="Times New Roman"/>
                <w:szCs w:val="22"/>
              </w:rPr>
              <w:t>0.06</w:t>
            </w:r>
          </w:p>
        </w:tc>
        <w:tc>
          <w:tcPr>
            <w:tcW w:w="1280" w:type="dxa"/>
            <w:tcBorders>
              <w:bottom w:val="single" w:sz="4" w:space="0" w:color="auto"/>
            </w:tcBorders>
          </w:tcPr>
          <w:p w14:paraId="1062FECA" w14:textId="767B05CC" w:rsidR="00E10602" w:rsidRPr="008B4C7F" w:rsidRDefault="00E10602" w:rsidP="008E47E3">
            <w:pPr>
              <w:spacing w:line="360" w:lineRule="auto"/>
              <w:ind w:firstLine="0"/>
              <w:jc w:val="center"/>
              <w:rPr>
                <w:rFonts w:ascii="Times New Roman" w:hAnsi="Times New Roman" w:cs="Times New Roman"/>
                <w:bCs/>
                <w:iCs/>
                <w:szCs w:val="22"/>
                <w:lang w:val="de-DE" w:eastAsia="de-DE"/>
              </w:rPr>
            </w:pPr>
            <w:r w:rsidRPr="008B4C7F">
              <w:rPr>
                <w:rFonts w:ascii="Times New Roman" w:hAnsi="Times New Roman" w:cs="Times New Roman"/>
                <w:szCs w:val="22"/>
              </w:rPr>
              <w:t>[</w:t>
            </w:r>
            <w:r w:rsidR="00C2396C">
              <w:rPr>
                <w:rFonts w:ascii="Times New Roman" w:hAnsi="Times New Roman" w:cs="Times New Roman"/>
                <w:szCs w:val="22"/>
              </w:rPr>
              <w:t>–</w:t>
            </w:r>
            <w:r w:rsidRPr="008B4C7F">
              <w:rPr>
                <w:rFonts w:ascii="Times New Roman" w:hAnsi="Times New Roman" w:cs="Times New Roman"/>
                <w:szCs w:val="22"/>
              </w:rPr>
              <w:t>2.43, 1.84]</w:t>
            </w:r>
          </w:p>
        </w:tc>
      </w:tr>
      <w:tr w:rsidR="00EB5907" w:rsidRPr="008B4C7F" w14:paraId="7B33A393" w14:textId="5C6BFB1E" w:rsidTr="00885DD6">
        <w:trPr>
          <w:trHeight w:val="693"/>
          <w:jc w:val="center"/>
        </w:trPr>
        <w:tc>
          <w:tcPr>
            <w:tcW w:w="9360" w:type="dxa"/>
            <w:gridSpan w:val="8"/>
            <w:tcMar>
              <w:top w:w="100" w:type="dxa"/>
              <w:left w:w="100" w:type="dxa"/>
              <w:bottom w:w="100" w:type="dxa"/>
              <w:right w:w="100" w:type="dxa"/>
            </w:tcMar>
            <w:hideMark/>
          </w:tcPr>
          <w:p w14:paraId="41E01DCD" w14:textId="059C7A0B" w:rsidR="00061D18"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
                <w:iCs/>
                <w:szCs w:val="22"/>
                <w:lang w:eastAsia="de-DE"/>
              </w:rPr>
              <w:t>Note</w:t>
            </w:r>
            <w:r w:rsidRPr="00B353BE">
              <w:rPr>
                <w:rFonts w:ascii="Times New Roman" w:hAnsi="Times New Roman" w:cs="Times New Roman"/>
                <w:bCs/>
                <w:iCs/>
                <w:szCs w:val="22"/>
                <w:lang w:eastAsia="de-DE"/>
              </w:rPr>
              <w:t xml:space="preserve">. </w:t>
            </w:r>
            <w:r w:rsidR="009C235D" w:rsidRPr="008B4C7F">
              <w:rPr>
                <w:rFonts w:ascii="Times New Roman" w:hAnsi="Times New Roman" w:cs="Times New Roman"/>
                <w:bCs/>
                <w:iCs/>
                <w:szCs w:val="22"/>
                <w:lang w:eastAsia="de-DE"/>
              </w:rPr>
              <w:t xml:space="preserve">This figure displays the results of </w:t>
            </w:r>
            <w:r w:rsidR="009C235D" w:rsidRPr="008B4C7F">
              <w:rPr>
                <w:rFonts w:ascii="Times New Roman" w:hAnsi="Times New Roman" w:cs="Times New Roman"/>
                <w:bCs/>
                <w:i/>
                <w:szCs w:val="22"/>
                <w:lang w:eastAsia="de-DE"/>
              </w:rPr>
              <w:t>t</w:t>
            </w:r>
            <w:r w:rsidR="009C235D" w:rsidRPr="008B4C7F">
              <w:rPr>
                <w:rFonts w:ascii="Times New Roman" w:hAnsi="Times New Roman" w:cs="Times New Roman"/>
                <w:bCs/>
                <w:iCs/>
                <w:szCs w:val="22"/>
                <w:lang w:eastAsia="de-DE"/>
              </w:rPr>
              <w:t xml:space="preserve">-tests and effect sizes (Cohen’s </w:t>
            </w:r>
            <w:r w:rsidR="009C235D" w:rsidRPr="008B4C7F">
              <w:rPr>
                <w:rFonts w:ascii="Times New Roman" w:hAnsi="Times New Roman" w:cs="Times New Roman"/>
                <w:bCs/>
                <w:i/>
                <w:szCs w:val="22"/>
                <w:lang w:eastAsia="de-DE"/>
              </w:rPr>
              <w:t>d</w:t>
            </w:r>
            <w:r w:rsidR="009C235D" w:rsidRPr="008B4C7F">
              <w:rPr>
                <w:rFonts w:ascii="Times New Roman" w:hAnsi="Times New Roman" w:cs="Times New Roman"/>
                <w:bCs/>
                <w:iCs/>
                <w:szCs w:val="22"/>
                <w:lang w:eastAsia="de-DE"/>
              </w:rPr>
              <w:t xml:space="preserve">) for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n</w:t>
            </w:r>
            <w:r w:rsidR="009C235D" w:rsidRPr="008B4C7F">
              <w:rPr>
                <w:rFonts w:ascii="Times New Roman" w:hAnsi="Times New Roman" w:cs="Times New Roman"/>
                <w:bCs/>
                <w:iCs/>
                <w:szCs w:val="22"/>
                <w:lang w:eastAsia="de-DE"/>
              </w:rPr>
              <w:t xml:space="preserve">umber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NP) and </w:t>
            </w:r>
            <w:r w:rsidR="00303C06">
              <w:rPr>
                <w:rFonts w:ascii="Times New Roman" w:hAnsi="Times New Roman" w:cs="Times New Roman"/>
                <w:bCs/>
                <w:iCs/>
                <w:szCs w:val="22"/>
                <w:lang w:eastAsia="de-DE"/>
              </w:rPr>
              <w:t>f</w:t>
            </w:r>
            <w:r w:rsidR="009C235D" w:rsidRPr="008B4C7F">
              <w:rPr>
                <w:rFonts w:ascii="Times New Roman" w:hAnsi="Times New Roman" w:cs="Times New Roman"/>
                <w:bCs/>
                <w:iCs/>
                <w:szCs w:val="22"/>
                <w:lang w:eastAsia="de-DE"/>
              </w:rPr>
              <w:t xml:space="preserve">ixation </w:t>
            </w:r>
            <w:r w:rsidR="00303C06">
              <w:rPr>
                <w:rFonts w:ascii="Times New Roman" w:hAnsi="Times New Roman" w:cs="Times New Roman"/>
                <w:bCs/>
                <w:iCs/>
                <w:szCs w:val="22"/>
                <w:lang w:eastAsia="de-DE"/>
              </w:rPr>
              <w:t>d</w:t>
            </w:r>
            <w:r w:rsidR="009C235D" w:rsidRPr="008B4C7F">
              <w:rPr>
                <w:rFonts w:ascii="Times New Roman" w:hAnsi="Times New Roman" w:cs="Times New Roman"/>
                <w:bCs/>
                <w:iCs/>
                <w:szCs w:val="22"/>
                <w:lang w:eastAsia="de-DE"/>
              </w:rPr>
              <w:t xml:space="preserve">uration </w:t>
            </w:r>
            <w:r w:rsidR="00303C06">
              <w:rPr>
                <w:rFonts w:ascii="Times New Roman" w:hAnsi="Times New Roman" w:cs="Times New Roman"/>
                <w:bCs/>
                <w:iCs/>
                <w:szCs w:val="22"/>
                <w:lang w:eastAsia="de-DE"/>
              </w:rPr>
              <w:t>p</w:t>
            </w:r>
            <w:r w:rsidR="009C235D" w:rsidRPr="008B4C7F">
              <w:rPr>
                <w:rFonts w:ascii="Times New Roman" w:hAnsi="Times New Roman" w:cs="Times New Roman"/>
                <w:bCs/>
                <w:iCs/>
                <w:szCs w:val="22"/>
                <w:lang w:eastAsia="de-DE"/>
              </w:rPr>
              <w:t xml:space="preserve">ercentages (FDP) across Areas of Interest (AOIs) between experienced and inexperienced </w:t>
            </w:r>
            <w:r w:rsidR="00DE4376"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AOIs included Students, Disruptive Person, Teacher Material, Student Desk, and Classroom/Others. Positive mean differences </w:t>
            </w:r>
            <w:r w:rsidR="0034141C" w:rsidRPr="008B4C7F">
              <w:rPr>
                <w:rFonts w:ascii="Times New Roman" w:hAnsi="Times New Roman" w:cs="Times New Roman"/>
                <w:bCs/>
                <w:iCs/>
                <w:szCs w:val="22"/>
                <w:lang w:eastAsia="de-DE"/>
              </w:rPr>
              <w:t>(</w:t>
            </w:r>
            <w:r w:rsidR="0034141C" w:rsidRPr="008B4C7F">
              <w:rPr>
                <w:rFonts w:ascii="Times New Roman" w:hAnsi="Times New Roman" w:cs="Times New Roman"/>
                <w:bCs/>
                <w:i/>
                <w:szCs w:val="22"/>
                <w:lang w:eastAsia="de-DE"/>
              </w:rPr>
              <w:t>M</w:t>
            </w:r>
            <w:r w:rsidR="0034141C" w:rsidRPr="008B4C7F">
              <w:rPr>
                <w:rFonts w:ascii="Times New Roman" w:hAnsi="Times New Roman" w:cs="Times New Roman"/>
                <w:bCs/>
                <w:iCs/>
                <w:szCs w:val="22"/>
                <w:lang w:eastAsia="de-DE"/>
              </w:rPr>
              <w:t xml:space="preserve"> Difference) </w:t>
            </w:r>
            <w:r w:rsidR="009C235D" w:rsidRPr="008B4C7F">
              <w:rPr>
                <w:rFonts w:ascii="Times New Roman" w:hAnsi="Times New Roman" w:cs="Times New Roman"/>
                <w:bCs/>
                <w:iCs/>
                <w:szCs w:val="22"/>
                <w:lang w:eastAsia="de-DE"/>
              </w:rPr>
              <w:t xml:space="preserve">indicate higher percentages for experienced </w:t>
            </w:r>
            <w:r w:rsidR="007E4C7C" w:rsidRPr="008B4C7F">
              <w:rPr>
                <w:rFonts w:ascii="Times New Roman" w:hAnsi="Times New Roman" w:cs="Times New Roman"/>
                <w:bCs/>
                <w:iCs/>
                <w:szCs w:val="22"/>
                <w:lang w:eastAsia="de-DE"/>
              </w:rPr>
              <w:t>teachers</w:t>
            </w:r>
            <w:r w:rsidR="009C235D" w:rsidRPr="008B4C7F">
              <w:rPr>
                <w:rFonts w:ascii="Times New Roman" w:hAnsi="Times New Roman" w:cs="Times New Roman"/>
                <w:bCs/>
                <w:iCs/>
                <w:szCs w:val="22"/>
                <w:lang w:eastAsia="de-DE"/>
              </w:rPr>
              <w:t xml:space="preserve">. </w:t>
            </w:r>
            <w:r w:rsidR="00061D18" w:rsidRPr="00061D18">
              <w:rPr>
                <w:rFonts w:ascii="Times New Roman" w:hAnsi="Times New Roman" w:cs="Times New Roman"/>
                <w:bCs/>
                <w:iCs/>
                <w:szCs w:val="22"/>
                <w:lang w:eastAsia="de-DE"/>
              </w:rPr>
              <w:t>Confidence intervals (95%) for the mean differences are presented in brackets</w:t>
            </w:r>
            <w:r w:rsidR="00061D18">
              <w:rPr>
                <w:rFonts w:ascii="Times New Roman" w:hAnsi="Times New Roman" w:cs="Times New Roman"/>
                <w:bCs/>
                <w:iCs/>
                <w:szCs w:val="22"/>
                <w:lang w:eastAsia="de-DE"/>
              </w:rPr>
              <w:t>.</w:t>
            </w:r>
          </w:p>
          <w:p w14:paraId="729CCA19" w14:textId="383E1CB5" w:rsidR="00EB5907" w:rsidRPr="00B353BE" w:rsidRDefault="009C235D" w:rsidP="008B4C7F">
            <w:pPr>
              <w:spacing w:line="360" w:lineRule="auto"/>
              <w:ind w:firstLine="0"/>
              <w:rPr>
                <w:rFonts w:ascii="Times New Roman" w:hAnsi="Times New Roman" w:cs="Times New Roman"/>
                <w:bCs/>
                <w:iCs/>
                <w:szCs w:val="22"/>
                <w:lang w:eastAsia="de-DE"/>
              </w:rPr>
            </w:pPr>
            <w:r w:rsidRPr="008B4C7F">
              <w:rPr>
                <w:rFonts w:ascii="Times New Roman" w:hAnsi="Times New Roman" w:cs="Times New Roman"/>
                <w:bCs/>
                <w:i/>
                <w:szCs w:val="22"/>
                <w:lang w:eastAsia="de-DE"/>
              </w:rPr>
              <w:t>p</w:t>
            </w:r>
            <w:r w:rsidRPr="008B4C7F">
              <w:rPr>
                <w:rFonts w:ascii="Times New Roman" w:hAnsi="Times New Roman" w:cs="Times New Roman"/>
                <w:bCs/>
                <w:iCs/>
                <w:szCs w:val="22"/>
                <w:lang w:eastAsia="de-DE"/>
              </w:rPr>
              <w:t xml:space="preserve">-value &lt; .05 is considered statistically significant. </w:t>
            </w:r>
          </w:p>
          <w:p w14:paraId="0B307F69" w14:textId="33D89258" w:rsidR="00286455" w:rsidRPr="008B4C7F" w:rsidRDefault="00EB5907" w:rsidP="008B4C7F">
            <w:pPr>
              <w:spacing w:line="360" w:lineRule="auto"/>
              <w:ind w:firstLine="0"/>
              <w:rPr>
                <w:rFonts w:ascii="Times New Roman" w:hAnsi="Times New Roman" w:cs="Times New Roman"/>
                <w:bCs/>
                <w:iCs/>
                <w:szCs w:val="22"/>
                <w:lang w:eastAsia="de-DE"/>
              </w:rPr>
            </w:pPr>
            <w:r w:rsidRPr="00B353BE">
              <w:rPr>
                <w:rFonts w:ascii="Times New Roman" w:hAnsi="Times New Roman" w:cs="Times New Roman"/>
                <w:bCs/>
                <w:iCs/>
                <w:szCs w:val="22"/>
                <w:vertAlign w:val="superscript"/>
                <w:lang w:eastAsia="de-DE"/>
              </w:rPr>
              <w:t>a</w:t>
            </w:r>
            <w:r w:rsidR="00DE4376" w:rsidRPr="008B4C7F">
              <w:rPr>
                <w:rFonts w:ascii="Times New Roman" w:hAnsi="Times New Roman" w:cs="Times New Roman"/>
                <w:bCs/>
                <w:iCs/>
                <w:szCs w:val="22"/>
                <w:vertAlign w:val="superscript"/>
                <w:lang w:eastAsia="de-DE"/>
              </w:rPr>
              <w:t xml:space="preserve"> </w:t>
            </w:r>
            <w:r w:rsidRPr="00B353BE">
              <w:rPr>
                <w:rFonts w:ascii="Times New Roman" w:hAnsi="Times New Roman" w:cs="Times New Roman"/>
                <w:bCs/>
                <w:iCs/>
                <w:szCs w:val="22"/>
                <w:vertAlign w:val="superscript"/>
                <w:lang w:eastAsia="de-DE"/>
              </w:rPr>
              <w:t xml:space="preserve"> </w:t>
            </w:r>
            <w:r w:rsidR="00DE4376" w:rsidRPr="008B4C7F">
              <w:rPr>
                <w:rFonts w:ascii="Times New Roman" w:hAnsi="Times New Roman" w:cs="Times New Roman"/>
                <w:bCs/>
                <w:iCs/>
                <w:szCs w:val="22"/>
                <w:lang w:eastAsia="de-DE"/>
              </w:rPr>
              <w:t>FNP = Fixation Number Percentages</w:t>
            </w:r>
          </w:p>
          <w:p w14:paraId="358D8351" w14:textId="647CC055" w:rsidR="00EB5907" w:rsidRPr="008B4C7F" w:rsidRDefault="00EB5907" w:rsidP="008B4C7F">
            <w:pPr>
              <w:spacing w:line="360" w:lineRule="auto"/>
              <w:ind w:firstLine="0"/>
              <w:rPr>
                <w:rFonts w:ascii="Times New Roman" w:hAnsi="Times New Roman" w:cs="Times New Roman"/>
                <w:bCs/>
                <w:i/>
                <w:iCs/>
                <w:szCs w:val="22"/>
                <w:lang w:eastAsia="de-DE"/>
              </w:rPr>
            </w:pPr>
            <w:r w:rsidRPr="00B353BE">
              <w:rPr>
                <w:rFonts w:ascii="Times New Roman" w:hAnsi="Times New Roman" w:cs="Times New Roman"/>
                <w:bCs/>
                <w:iCs/>
                <w:szCs w:val="22"/>
                <w:vertAlign w:val="superscript"/>
                <w:lang w:eastAsia="de-DE"/>
              </w:rPr>
              <w:t>b</w:t>
            </w:r>
            <w:r w:rsidRPr="00B353BE">
              <w:rPr>
                <w:rFonts w:ascii="Times New Roman" w:hAnsi="Times New Roman" w:cs="Times New Roman"/>
                <w:bCs/>
                <w:iCs/>
                <w:szCs w:val="22"/>
                <w:lang w:eastAsia="de-DE"/>
              </w:rPr>
              <w:t xml:space="preserve"> </w:t>
            </w:r>
            <w:r w:rsidR="00DE4376" w:rsidRPr="008B4C7F">
              <w:rPr>
                <w:rFonts w:ascii="Times New Roman" w:hAnsi="Times New Roman" w:cs="Times New Roman"/>
                <w:bCs/>
                <w:iCs/>
                <w:szCs w:val="22"/>
                <w:lang w:eastAsia="de-DE"/>
              </w:rPr>
              <w:t>FDP = Fixation Duration Percentages</w:t>
            </w:r>
          </w:p>
        </w:tc>
      </w:tr>
    </w:tbl>
    <w:p w14:paraId="2F696EDD" w14:textId="250844E3"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Global Monitoring and Event-related Gaze Behavior </w:t>
      </w:r>
    </w:p>
    <w:p w14:paraId="27039F38" w14:textId="19049298" w:rsidR="00631225" w:rsidRDefault="004209A1" w:rsidP="000442C9">
      <w:pPr>
        <w:rPr>
          <w:rFonts w:ascii="Times New Roman" w:hAnsi="Times New Roman" w:cs="Times New Roman"/>
          <w:sz w:val="24"/>
          <w:szCs w:val="24"/>
          <w:lang w:eastAsia="de-DE"/>
        </w:rPr>
      </w:pPr>
      <w:r w:rsidRPr="004209A1">
        <w:rPr>
          <w:rFonts w:ascii="Times New Roman" w:hAnsi="Times New Roman" w:cs="Times New Roman"/>
          <w:sz w:val="24"/>
          <w:szCs w:val="24"/>
          <w:lang w:eastAsia="de-DE"/>
        </w:rPr>
        <w:t xml:space="preserve">To examine global monitoring behavior, we tested whether experienced teachers exhibit more frequent but shorter fixations, resulting in a smaller GRI than inexperienced teachers, first for the entire micro-teaching unit and second for the AOI </w:t>
      </w:r>
      <w:r w:rsidRPr="004209A1">
        <w:rPr>
          <w:rFonts w:ascii="Times New Roman" w:hAnsi="Times New Roman" w:cs="Times New Roman"/>
          <w:i/>
          <w:iCs/>
          <w:sz w:val="24"/>
          <w:szCs w:val="24"/>
          <w:lang w:eastAsia="de-DE"/>
        </w:rPr>
        <w:t>Students</w:t>
      </w:r>
      <w:r w:rsidR="00631225">
        <w:rPr>
          <w:rFonts w:ascii="Times New Roman" w:hAnsi="Times New Roman" w:cs="Times New Roman"/>
          <w:sz w:val="24"/>
          <w:szCs w:val="24"/>
          <w:lang w:eastAsia="de-DE"/>
        </w:rPr>
        <w:t xml:space="preserve"> </w:t>
      </w:r>
      <w:r w:rsidR="00666C4D">
        <w:rPr>
          <w:rFonts w:ascii="Times New Roman" w:hAnsi="Times New Roman" w:cs="Times New Roman"/>
          <w:sz w:val="24"/>
          <w:szCs w:val="24"/>
          <w:lang w:eastAsia="de-DE"/>
        </w:rPr>
        <w:t>(</w:t>
      </w:r>
      <w:r w:rsidR="00666C4D" w:rsidRPr="00526287">
        <w:rPr>
          <w:rFonts w:ascii="Times New Roman" w:hAnsi="Times New Roman" w:cs="Times New Roman"/>
          <w:b/>
          <w:bCs/>
          <w:sz w:val="24"/>
          <w:szCs w:val="24"/>
          <w:lang w:eastAsia="de-DE"/>
        </w:rPr>
        <w:t>Hypotheses 2a</w:t>
      </w:r>
      <w:r w:rsidR="00666C4D">
        <w:rPr>
          <w:rFonts w:ascii="Times New Roman" w:hAnsi="Times New Roman" w:cs="Times New Roman"/>
          <w:sz w:val="24"/>
          <w:szCs w:val="24"/>
          <w:lang w:eastAsia="de-DE"/>
        </w:rPr>
        <w:t>)</w:t>
      </w:r>
      <w:r w:rsidR="00526287">
        <w:rPr>
          <w:rFonts w:ascii="Times New Roman" w:hAnsi="Times New Roman" w:cs="Times New Roman"/>
          <w:sz w:val="24"/>
          <w:szCs w:val="24"/>
          <w:lang w:eastAsia="de-DE"/>
        </w:rPr>
        <w:t>.</w:t>
      </w:r>
      <w:r w:rsidR="00666C4D">
        <w:rPr>
          <w:rFonts w:ascii="Times New Roman" w:hAnsi="Times New Roman" w:cs="Times New Roman"/>
          <w:sz w:val="24"/>
          <w:szCs w:val="24"/>
          <w:lang w:eastAsia="de-DE"/>
        </w:rPr>
        <w:t xml:space="preserve"> </w:t>
      </w:r>
    </w:p>
    <w:p w14:paraId="7C9380C0" w14:textId="4B877796" w:rsidR="00800EC3" w:rsidRDefault="00800EC3" w:rsidP="000442C9">
      <w:pPr>
        <w:rPr>
          <w:rFonts w:ascii="Times New Roman" w:hAnsi="Times New Roman" w:cs="Times New Roman"/>
          <w:sz w:val="24"/>
          <w:szCs w:val="24"/>
          <w:lang w:eastAsia="de-DE"/>
        </w:rPr>
      </w:pPr>
      <w:r w:rsidRPr="00800EC3">
        <w:rPr>
          <w:rFonts w:ascii="Times New Roman" w:hAnsi="Times New Roman" w:cs="Times New Roman"/>
          <w:sz w:val="24"/>
          <w:szCs w:val="24"/>
          <w:lang w:eastAsia="de-DE"/>
        </w:rPr>
        <w:t xml:space="preserve">Figure </w:t>
      </w:r>
      <w:r>
        <w:rPr>
          <w:rFonts w:ascii="Times New Roman" w:hAnsi="Times New Roman" w:cs="Times New Roman"/>
          <w:sz w:val="24"/>
          <w:szCs w:val="24"/>
          <w:lang w:eastAsia="de-DE"/>
        </w:rPr>
        <w:t>3</w:t>
      </w:r>
      <w:r w:rsidRPr="00800EC3">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show</w:t>
      </w:r>
      <w:r w:rsidR="00BD4359">
        <w:rPr>
          <w:rFonts w:ascii="Times New Roman" w:hAnsi="Times New Roman" w:cs="Times New Roman"/>
          <w:sz w:val="24"/>
          <w:szCs w:val="24"/>
          <w:lang w:eastAsia="de-DE"/>
        </w:rPr>
        <w:t>s</w:t>
      </w:r>
      <w:r>
        <w:rPr>
          <w:rFonts w:ascii="Times New Roman" w:hAnsi="Times New Roman" w:cs="Times New Roman"/>
          <w:sz w:val="24"/>
          <w:szCs w:val="24"/>
          <w:lang w:eastAsia="de-DE"/>
        </w:rPr>
        <w:t xml:space="preserve"> </w:t>
      </w:r>
      <w:r w:rsidR="004131EE" w:rsidRPr="004131EE">
        <w:rPr>
          <w:rFonts w:ascii="Times New Roman" w:hAnsi="Times New Roman" w:cs="Times New Roman"/>
          <w:sz w:val="24"/>
          <w:szCs w:val="24"/>
          <w:lang w:eastAsia="de-DE"/>
        </w:rPr>
        <w:t xml:space="preserve">that 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had a </w:t>
      </w:r>
      <w:r w:rsidR="004131EE">
        <w:rPr>
          <w:rFonts w:ascii="Times New Roman" w:hAnsi="Times New Roman" w:cs="Times New Roman"/>
          <w:sz w:val="24"/>
          <w:szCs w:val="24"/>
          <w:lang w:eastAsia="de-DE"/>
        </w:rPr>
        <w:t>more fixations</w:t>
      </w:r>
      <w:r w:rsidR="004131EE" w:rsidRPr="004131EE">
        <w:rPr>
          <w:rFonts w:ascii="Times New Roman" w:hAnsi="Times New Roman" w:cs="Times New Roman"/>
          <w:sz w:val="24"/>
          <w:szCs w:val="24"/>
          <w:lang w:eastAsia="de-DE"/>
        </w:rPr>
        <w:t xml:space="preserve"> per minut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96.05,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8.89) compared to inexperienced </w:t>
      </w:r>
      <w:r w:rsidR="004131EE">
        <w:rPr>
          <w:rFonts w:ascii="Times New Roman" w:hAnsi="Times New Roman" w:cs="Times New Roman"/>
          <w:sz w:val="24"/>
          <w:szCs w:val="24"/>
          <w:lang w:eastAsia="de-DE"/>
        </w:rPr>
        <w:t>teachers</w:t>
      </w:r>
      <w:r w:rsidR="004131EE" w:rsidRPr="004131EE">
        <w:rPr>
          <w:rFonts w:ascii="Times New Roman" w:hAnsi="Times New Roman" w:cs="Times New Roman"/>
          <w:sz w:val="24"/>
          <w:szCs w:val="24"/>
          <w:lang w:eastAsia="de-DE"/>
        </w:rPr>
        <w:t xml:space="preserve"> (</w:t>
      </w:r>
      <w:r w:rsidR="004131EE" w:rsidRPr="004131EE">
        <w:rPr>
          <w:rFonts w:ascii="Times New Roman" w:hAnsi="Times New Roman" w:cs="Times New Roman"/>
          <w:i/>
          <w:iCs/>
          <w:sz w:val="24"/>
          <w:szCs w:val="24"/>
          <w:lang w:eastAsia="de-DE"/>
        </w:rPr>
        <w:t>M</w:t>
      </w:r>
      <w:r w:rsidR="004131EE" w:rsidRPr="004131EE">
        <w:rPr>
          <w:rFonts w:ascii="Times New Roman" w:hAnsi="Times New Roman" w:cs="Times New Roman"/>
          <w:sz w:val="24"/>
          <w:szCs w:val="24"/>
          <w:lang w:eastAsia="de-DE"/>
        </w:rPr>
        <w:t xml:space="preserve"> = 88.6, </w:t>
      </w:r>
      <w:r w:rsidR="004131EE" w:rsidRPr="004131EE">
        <w:rPr>
          <w:rFonts w:ascii="Times New Roman" w:hAnsi="Times New Roman" w:cs="Times New Roman"/>
          <w:i/>
          <w:iCs/>
          <w:sz w:val="24"/>
          <w:szCs w:val="24"/>
          <w:lang w:eastAsia="de-DE"/>
        </w:rPr>
        <w:t>SD</w:t>
      </w:r>
      <w:r w:rsidR="004131EE" w:rsidRPr="004131EE">
        <w:rPr>
          <w:rFonts w:ascii="Times New Roman" w:hAnsi="Times New Roman" w:cs="Times New Roman"/>
          <w:sz w:val="24"/>
          <w:szCs w:val="24"/>
          <w:lang w:eastAsia="de-DE"/>
        </w:rPr>
        <w:t xml:space="preserve"> = 14.12)</w:t>
      </w:r>
      <w:r w:rsidR="00D538A2">
        <w:rPr>
          <w:rFonts w:ascii="Times New Roman" w:hAnsi="Times New Roman" w:cs="Times New Roman"/>
          <w:sz w:val="24"/>
          <w:szCs w:val="24"/>
          <w:lang w:eastAsia="de-DE"/>
        </w:rPr>
        <w:t xml:space="preserve"> during the entire micro-</w:t>
      </w:r>
      <w:r w:rsidR="00D538A2">
        <w:rPr>
          <w:rFonts w:ascii="Times New Roman" w:hAnsi="Times New Roman" w:cs="Times New Roman"/>
          <w:sz w:val="24"/>
          <w:szCs w:val="24"/>
          <w:lang w:eastAsia="de-DE"/>
        </w:rPr>
        <w:lastRenderedPageBreak/>
        <w:t>teaching unit</w:t>
      </w:r>
      <w:r w:rsidR="004131EE" w:rsidRPr="004131EE">
        <w:rPr>
          <w:rFonts w:ascii="Times New Roman" w:hAnsi="Times New Roman" w:cs="Times New Roman"/>
          <w:sz w:val="24"/>
          <w:szCs w:val="24"/>
          <w:lang w:eastAsia="de-DE"/>
        </w:rPr>
        <w:t>.</w:t>
      </w:r>
      <w:r w:rsidR="000A7AF5">
        <w:rPr>
          <w:rFonts w:ascii="Times New Roman" w:hAnsi="Times New Roman" w:cs="Times New Roman"/>
          <w:sz w:val="24"/>
          <w:szCs w:val="24"/>
          <w:lang w:eastAsia="de-DE"/>
        </w:rPr>
        <w:t xml:space="preserve"> R</w:t>
      </w:r>
      <w:r w:rsidR="000A7AF5" w:rsidRPr="000A7AF5">
        <w:rPr>
          <w:rFonts w:ascii="Times New Roman" w:hAnsi="Times New Roman" w:cs="Times New Roman"/>
          <w:sz w:val="24"/>
          <w:szCs w:val="24"/>
          <w:lang w:eastAsia="de-DE"/>
        </w:rPr>
        <w:t xml:space="preserve">esults </w:t>
      </w:r>
      <w:r w:rsidR="000A7AF5">
        <w:rPr>
          <w:rFonts w:ascii="Times New Roman" w:hAnsi="Times New Roman" w:cs="Times New Roman"/>
          <w:sz w:val="24"/>
          <w:szCs w:val="24"/>
          <w:lang w:eastAsia="de-DE"/>
        </w:rPr>
        <w:t xml:space="preserve">from the </w:t>
      </w:r>
      <w:r w:rsidR="000A7AF5" w:rsidRPr="000A7AF5">
        <w:rPr>
          <w:rFonts w:ascii="Times New Roman" w:hAnsi="Times New Roman" w:cs="Times New Roman"/>
          <w:i/>
          <w:iCs/>
          <w:sz w:val="24"/>
          <w:szCs w:val="24"/>
          <w:lang w:eastAsia="de-DE"/>
        </w:rPr>
        <w:t>t</w:t>
      </w:r>
      <w:r w:rsidR="000A7AF5">
        <w:rPr>
          <w:rFonts w:ascii="Times New Roman" w:hAnsi="Times New Roman" w:cs="Times New Roman"/>
          <w:sz w:val="24"/>
          <w:szCs w:val="24"/>
          <w:lang w:eastAsia="de-DE"/>
        </w:rPr>
        <w:t xml:space="preserve">-test </w:t>
      </w:r>
      <w:r w:rsidR="000A7AF5" w:rsidRPr="000A7AF5">
        <w:rPr>
          <w:rFonts w:ascii="Times New Roman" w:hAnsi="Times New Roman" w:cs="Times New Roman"/>
          <w:sz w:val="24"/>
          <w:szCs w:val="24"/>
          <w:lang w:eastAsia="de-DE"/>
        </w:rPr>
        <w:t xml:space="preserve">revealed a significant difference between the two groups, </w:t>
      </w:r>
      <w:r w:rsidR="000A7AF5" w:rsidRPr="000A7AF5">
        <w:rPr>
          <w:rFonts w:ascii="Times New Roman" w:hAnsi="Times New Roman" w:cs="Times New Roman"/>
          <w:i/>
          <w:iCs/>
          <w:sz w:val="24"/>
          <w:szCs w:val="24"/>
          <w:lang w:eastAsia="de-DE"/>
        </w:rPr>
        <w:t>t</w:t>
      </w:r>
      <w:r w:rsidR="000A7AF5" w:rsidRPr="000A7AF5">
        <w:rPr>
          <w:rFonts w:ascii="Times New Roman" w:hAnsi="Times New Roman" w:cs="Times New Roman"/>
          <w:sz w:val="24"/>
          <w:szCs w:val="24"/>
          <w:lang w:eastAsia="de-DE"/>
        </w:rPr>
        <w:t>(</w:t>
      </w:r>
      <w:r w:rsidR="00BD4359">
        <w:rPr>
          <w:rFonts w:ascii="Times New Roman" w:hAnsi="Times New Roman" w:cs="Times New Roman"/>
          <w:sz w:val="24"/>
          <w:szCs w:val="24"/>
          <w:lang w:eastAsia="de-DE"/>
        </w:rPr>
        <w:t>80</w:t>
      </w:r>
      <w:r w:rsidR="000A7AF5" w:rsidRPr="000A7AF5">
        <w:rPr>
          <w:rFonts w:ascii="Times New Roman" w:hAnsi="Times New Roman" w:cs="Times New Roman"/>
          <w:sz w:val="24"/>
          <w:szCs w:val="24"/>
          <w:lang w:eastAsia="de-DE"/>
        </w:rPr>
        <w:t xml:space="preserve">) = </w:t>
      </w:r>
      <w:r w:rsidR="00BD4359" w:rsidRPr="00BD4359">
        <w:rPr>
          <w:rFonts w:ascii="Times New Roman" w:hAnsi="Times New Roman" w:cs="Times New Roman"/>
          <w:sz w:val="24"/>
          <w:szCs w:val="24"/>
          <w:lang w:eastAsia="de-DE"/>
        </w:rPr>
        <w:t>2.03</w:t>
      </w:r>
      <w:r w:rsidR="000A7AF5" w:rsidRPr="000A7AF5">
        <w:rPr>
          <w:rFonts w:ascii="Times New Roman" w:hAnsi="Times New Roman" w:cs="Times New Roman"/>
          <w:sz w:val="24"/>
          <w:szCs w:val="24"/>
          <w:lang w:eastAsia="de-DE"/>
        </w:rPr>
        <w:t xml:space="preserve">, </w:t>
      </w:r>
      <w:r w:rsidR="000A7AF5" w:rsidRPr="000A7AF5">
        <w:rPr>
          <w:rFonts w:ascii="Times New Roman" w:hAnsi="Times New Roman" w:cs="Times New Roman"/>
          <w:i/>
          <w:iCs/>
          <w:sz w:val="24"/>
          <w:szCs w:val="24"/>
          <w:lang w:eastAsia="de-DE"/>
        </w:rPr>
        <w:t>p</w:t>
      </w:r>
      <w:r w:rsidR="000A7AF5" w:rsidRPr="000A7AF5">
        <w:rPr>
          <w:rFonts w:ascii="Times New Roman" w:hAnsi="Times New Roman" w:cs="Times New Roman"/>
          <w:sz w:val="24"/>
          <w:szCs w:val="24"/>
          <w:lang w:eastAsia="de-DE"/>
        </w:rPr>
        <w:t xml:space="preserve"> = .05, </w:t>
      </w:r>
      <w:r w:rsidR="000A7AF5" w:rsidRPr="000A7AF5">
        <w:rPr>
          <w:rFonts w:ascii="Times New Roman" w:hAnsi="Times New Roman" w:cs="Times New Roman"/>
          <w:i/>
          <w:iCs/>
          <w:sz w:val="24"/>
          <w:szCs w:val="24"/>
          <w:lang w:eastAsia="de-DE"/>
        </w:rPr>
        <w:t>d</w:t>
      </w:r>
      <w:r w:rsidR="000A7AF5" w:rsidRPr="000A7AF5">
        <w:rPr>
          <w:rFonts w:ascii="Times New Roman" w:hAnsi="Times New Roman" w:cs="Times New Roman"/>
          <w:sz w:val="24"/>
          <w:szCs w:val="24"/>
          <w:lang w:eastAsia="de-DE"/>
        </w:rPr>
        <w:t xml:space="preserve"> = 0.45</w:t>
      </w:r>
      <w:r w:rsidR="00BD4359">
        <w:rPr>
          <w:rFonts w:ascii="Times New Roman" w:hAnsi="Times New Roman" w:cs="Times New Roman"/>
          <w:sz w:val="24"/>
          <w:szCs w:val="24"/>
          <w:lang w:eastAsia="de-DE"/>
        </w:rPr>
        <w:t xml:space="preserve"> (small effect). </w:t>
      </w:r>
    </w:p>
    <w:p w14:paraId="1707B24D" w14:textId="32BEE257" w:rsidR="00800EC3" w:rsidRPr="00800EC3" w:rsidRDefault="00800EC3" w:rsidP="00800EC3">
      <w:pPr>
        <w:ind w:firstLine="0"/>
        <w:rPr>
          <w:rFonts w:ascii="Times New Roman" w:hAnsi="Times New Roman" w:cs="Times New Roman"/>
          <w:b/>
          <w:sz w:val="24"/>
          <w:szCs w:val="24"/>
          <w:lang w:eastAsia="de-DE"/>
        </w:rPr>
      </w:pPr>
      <w:r w:rsidRPr="00800EC3">
        <w:rPr>
          <w:rFonts w:ascii="Times New Roman" w:hAnsi="Times New Roman" w:cs="Times New Roman"/>
          <w:b/>
          <w:sz w:val="24"/>
          <w:szCs w:val="24"/>
          <w:lang w:eastAsia="de-DE"/>
        </w:rPr>
        <w:t xml:space="preserve">Figure </w:t>
      </w:r>
      <w:r>
        <w:rPr>
          <w:rFonts w:ascii="Times New Roman" w:hAnsi="Times New Roman" w:cs="Times New Roman"/>
          <w:b/>
          <w:sz w:val="24"/>
          <w:szCs w:val="24"/>
          <w:lang w:eastAsia="de-DE"/>
        </w:rPr>
        <w:t>3</w:t>
      </w:r>
    </w:p>
    <w:p w14:paraId="7A762368" w14:textId="1405F4C7" w:rsidR="005F6775" w:rsidRDefault="00857D84" w:rsidP="00B15926">
      <w:pPr>
        <w:ind w:firstLine="0"/>
        <w:rPr>
          <w:rFonts w:ascii="Times New Roman" w:hAnsi="Times New Roman" w:cs="Times New Roman"/>
          <w:bCs/>
          <w:iCs/>
          <w:sz w:val="24"/>
          <w:szCs w:val="24"/>
          <w:lang w:eastAsia="de-DE"/>
        </w:rPr>
      </w:pPr>
      <w:r w:rsidRPr="00857D84">
        <w:rPr>
          <w:rFonts w:ascii="Times New Roman" w:hAnsi="Times New Roman" w:cs="Times New Roman"/>
          <w:bCs/>
          <w:i/>
          <w:iCs/>
          <w:sz w:val="24"/>
          <w:szCs w:val="24"/>
          <w:lang w:eastAsia="de-DE"/>
        </w:rPr>
        <w:t xml:space="preserve">Number of Fixations per Minute in the Micro-Teaching Unit for Experienced and Inexperienced </w:t>
      </w:r>
      <w:r>
        <w:rPr>
          <w:rFonts w:ascii="Times New Roman" w:hAnsi="Times New Roman" w:cs="Times New Roman"/>
          <w:bCs/>
          <w:i/>
          <w:iCs/>
          <w:sz w:val="24"/>
          <w:szCs w:val="24"/>
          <w:lang w:eastAsia="de-DE"/>
        </w:rPr>
        <w:t>Teacher</w:t>
      </w:r>
      <w:commentRangeStart w:id="54"/>
      <w:r w:rsidR="004F58B0">
        <w:rPr>
          <w:rFonts w:ascii="Times New Roman" w:hAnsi="Times New Roman" w:cs="Times New Roman"/>
          <w:bCs/>
          <w:iCs/>
          <w:noProof/>
          <w:sz w:val="24"/>
          <w:szCs w:val="24"/>
          <w:lang w:eastAsia="de-DE"/>
        </w:rPr>
        <w:drawing>
          <wp:inline distT="0" distB="0" distL="0" distR="0" wp14:anchorId="6BD5752D" wp14:editId="2AA9E2ED">
            <wp:extent cx="5943600" cy="356933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commentRangeEnd w:id="54"/>
      <w:r w:rsidR="0072391A">
        <w:rPr>
          <w:rStyle w:val="Kommentarzeichen"/>
        </w:rPr>
        <w:commentReference w:id="54"/>
      </w:r>
    </w:p>
    <w:p w14:paraId="2CC8BD68" w14:textId="11E9337D" w:rsidR="00800EC3" w:rsidRPr="00EE0D57" w:rsidRDefault="00857D84" w:rsidP="00857D84">
      <w:pPr>
        <w:spacing w:after="120" w:line="360" w:lineRule="auto"/>
        <w:ind w:firstLine="0"/>
        <w:rPr>
          <w:rFonts w:ascii="Times New Roman" w:hAnsi="Times New Roman" w:cs="Times New Roman"/>
          <w:bCs/>
          <w:iCs/>
          <w:szCs w:val="22"/>
          <w:lang w:eastAsia="de-DE"/>
        </w:rPr>
      </w:pPr>
      <w:r w:rsidRPr="00EE0D57">
        <w:rPr>
          <w:rFonts w:ascii="Times New Roman" w:hAnsi="Times New Roman" w:cs="Times New Roman"/>
          <w:bCs/>
          <w:i/>
          <w:szCs w:val="22"/>
          <w:lang w:eastAsia="de-DE"/>
        </w:rPr>
        <w:t>Note</w:t>
      </w:r>
      <w:r w:rsidRPr="00EE0D57">
        <w:rPr>
          <w:rFonts w:ascii="Times New Roman" w:hAnsi="Times New Roman" w:cs="Times New Roman"/>
          <w:bCs/>
          <w:iCs/>
          <w:szCs w:val="22"/>
          <w:lang w:eastAsia="de-DE"/>
        </w:rPr>
        <w:t xml:space="preserve">. </w:t>
      </w:r>
      <w:r w:rsidR="00AD3115" w:rsidRPr="00EE0D57">
        <w:rPr>
          <w:rFonts w:ascii="Times New Roman" w:hAnsi="Times New Roman" w:cs="Times New Roman"/>
          <w:bCs/>
          <w:iCs/>
          <w:szCs w:val="22"/>
          <w:lang w:eastAsia="de-DE"/>
        </w:rPr>
        <w:t xml:space="preserve">Number of fixations per minute in the micro-teaching unit for </w:t>
      </w:r>
      <w:r w:rsidR="00830ADD" w:rsidRPr="00EE0D57">
        <w:rPr>
          <w:rFonts w:ascii="Times New Roman" w:hAnsi="Times New Roman" w:cs="Times New Roman"/>
          <w:bCs/>
          <w:iCs/>
          <w:szCs w:val="22"/>
          <w:lang w:eastAsia="de-DE"/>
        </w:rPr>
        <w:t xml:space="preserve">40 </w:t>
      </w:r>
      <w:r w:rsidR="00AD3115" w:rsidRPr="00EE0D57">
        <w:rPr>
          <w:rFonts w:ascii="Times New Roman" w:hAnsi="Times New Roman" w:cs="Times New Roman"/>
          <w:bCs/>
          <w:iCs/>
          <w:szCs w:val="22"/>
          <w:lang w:eastAsia="de-DE"/>
        </w:rPr>
        <w:t xml:space="preserve">experienced and </w:t>
      </w:r>
      <w:r w:rsidR="00830ADD" w:rsidRPr="00EE0D57">
        <w:rPr>
          <w:rFonts w:ascii="Times New Roman" w:hAnsi="Times New Roman" w:cs="Times New Roman"/>
          <w:bCs/>
          <w:iCs/>
          <w:szCs w:val="22"/>
          <w:lang w:eastAsia="de-DE"/>
        </w:rPr>
        <w:t xml:space="preserve">42 </w:t>
      </w:r>
      <w:r w:rsidR="00AD3115" w:rsidRPr="00EE0D57">
        <w:rPr>
          <w:rFonts w:ascii="Times New Roman" w:hAnsi="Times New Roman" w:cs="Times New Roman"/>
          <w:bCs/>
          <w:iCs/>
          <w:szCs w:val="22"/>
          <w:lang w:eastAsia="de-DE"/>
        </w:rPr>
        <w:t>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647C9F7B" w14:textId="44F70591" w:rsidR="00800EC3" w:rsidRPr="00EE0D57" w:rsidRDefault="00EE0D57" w:rsidP="00EE0D57">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As shown in Figure 4, </w:t>
      </w:r>
      <w:r w:rsidR="006856CB" w:rsidRPr="00EE0D57">
        <w:rPr>
          <w:rFonts w:ascii="Times New Roman" w:hAnsi="Times New Roman" w:cs="Times New Roman"/>
          <w:sz w:val="24"/>
          <w:szCs w:val="24"/>
          <w:lang w:eastAsia="de-DE"/>
        </w:rPr>
        <w:t>experienced teacher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472.25 ms,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06.08 ms) exhibited shorter fixation durations than inexperienced participants (</w:t>
      </w:r>
      <w:r w:rsidR="006856CB" w:rsidRPr="00EE0D57">
        <w:rPr>
          <w:rFonts w:ascii="Times New Roman" w:hAnsi="Times New Roman" w:cs="Times New Roman"/>
          <w:i/>
          <w:iCs/>
          <w:sz w:val="24"/>
          <w:szCs w:val="24"/>
          <w:lang w:eastAsia="de-DE"/>
        </w:rPr>
        <w:t>M</w:t>
      </w:r>
      <w:r w:rsidR="006856CB" w:rsidRPr="00EE0D57">
        <w:rPr>
          <w:rFonts w:ascii="Times New Roman" w:hAnsi="Times New Roman" w:cs="Times New Roman"/>
          <w:sz w:val="24"/>
          <w:szCs w:val="24"/>
          <w:lang w:eastAsia="de-DE"/>
        </w:rPr>
        <w:t xml:space="preserve"> = 511.68 ms, </w:t>
      </w:r>
      <w:r w:rsidR="006856CB" w:rsidRPr="00EE0D57">
        <w:rPr>
          <w:rFonts w:ascii="Times New Roman" w:hAnsi="Times New Roman" w:cs="Times New Roman"/>
          <w:i/>
          <w:iCs/>
          <w:sz w:val="24"/>
          <w:szCs w:val="24"/>
          <w:lang w:eastAsia="de-DE"/>
        </w:rPr>
        <w:t>SD</w:t>
      </w:r>
      <w:r w:rsidR="006856CB" w:rsidRPr="00EE0D57">
        <w:rPr>
          <w:rFonts w:ascii="Times New Roman" w:hAnsi="Times New Roman" w:cs="Times New Roman"/>
          <w:sz w:val="24"/>
          <w:szCs w:val="24"/>
          <w:lang w:eastAsia="de-DE"/>
        </w:rPr>
        <w:t xml:space="preserve"> = 116.26 ms)</w:t>
      </w:r>
      <w:r>
        <w:rPr>
          <w:rFonts w:ascii="Times New Roman" w:hAnsi="Times New Roman" w:cs="Times New Roman"/>
          <w:sz w:val="24"/>
          <w:szCs w:val="24"/>
          <w:lang w:eastAsia="de-DE"/>
        </w:rPr>
        <w:t>. However,</w:t>
      </w:r>
      <w:r w:rsidR="006856CB" w:rsidRPr="00EE0D57">
        <w:rPr>
          <w:rFonts w:ascii="Times New Roman" w:hAnsi="Times New Roman" w:cs="Times New Roman"/>
          <w:sz w:val="24"/>
          <w:szCs w:val="24"/>
          <w:lang w:eastAsia="de-DE"/>
        </w:rPr>
        <w:t xml:space="preserve"> this difference was not statistically significant, </w:t>
      </w:r>
      <w:r w:rsidR="006856CB" w:rsidRPr="00EE0D57">
        <w:rPr>
          <w:rFonts w:ascii="Times New Roman" w:hAnsi="Times New Roman" w:cs="Times New Roman"/>
          <w:i/>
          <w:iCs/>
          <w:sz w:val="24"/>
          <w:szCs w:val="24"/>
          <w:lang w:eastAsia="de-DE"/>
        </w:rPr>
        <w:t>t</w:t>
      </w:r>
      <w:r w:rsidR="006856CB" w:rsidRPr="00EE0D57">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80</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Pr="00EE0D57">
        <w:rPr>
          <w:rFonts w:ascii="Times New Roman" w:hAnsi="Times New Roman" w:cs="Times New Roman"/>
          <w:sz w:val="24"/>
          <w:szCs w:val="24"/>
          <w:lang w:eastAsia="de-DE"/>
        </w:rPr>
        <w:t>1.60</w:t>
      </w:r>
      <w:r w:rsidR="006856CB" w:rsidRPr="00EE0D57">
        <w:rPr>
          <w:rFonts w:ascii="Times New Roman" w:hAnsi="Times New Roman" w:cs="Times New Roman"/>
          <w:sz w:val="24"/>
          <w:szCs w:val="24"/>
          <w:lang w:eastAsia="de-DE"/>
        </w:rPr>
        <w:t xml:space="preserve">, </w:t>
      </w:r>
      <w:r w:rsidR="006856CB" w:rsidRPr="00EE0D57">
        <w:rPr>
          <w:rFonts w:ascii="Times New Roman" w:hAnsi="Times New Roman" w:cs="Times New Roman"/>
          <w:i/>
          <w:iCs/>
          <w:sz w:val="24"/>
          <w:szCs w:val="24"/>
          <w:lang w:eastAsia="de-DE"/>
        </w:rPr>
        <w:t>p</w:t>
      </w:r>
      <w:r w:rsidR="006856CB" w:rsidRPr="00EE0D57">
        <w:rPr>
          <w:rFonts w:ascii="Times New Roman" w:hAnsi="Times New Roman" w:cs="Times New Roman"/>
          <w:sz w:val="24"/>
          <w:szCs w:val="24"/>
          <w:lang w:eastAsia="de-DE"/>
        </w:rPr>
        <w:t xml:space="preserve"> = .11, </w:t>
      </w:r>
      <w:r w:rsidR="006856CB" w:rsidRPr="00EE0D57">
        <w:rPr>
          <w:rFonts w:ascii="Times New Roman" w:hAnsi="Times New Roman" w:cs="Times New Roman"/>
          <w:i/>
          <w:iCs/>
          <w:sz w:val="24"/>
          <w:szCs w:val="24"/>
          <w:lang w:eastAsia="de-DE"/>
        </w:rPr>
        <w:t>d</w:t>
      </w:r>
      <w:r w:rsidR="006856CB" w:rsidRPr="00EE0D57">
        <w:rPr>
          <w:rFonts w:ascii="Times New Roman" w:hAnsi="Times New Roman" w:cs="Times New Roman"/>
          <w:sz w:val="24"/>
          <w:szCs w:val="24"/>
          <w:lang w:eastAsia="de-DE"/>
        </w:rPr>
        <w:t xml:space="preserve"> = </w:t>
      </w:r>
      <w:r w:rsidR="00C2396C">
        <w:rPr>
          <w:rFonts w:ascii="Times New Roman" w:hAnsi="Times New Roman" w:cs="Times New Roman"/>
          <w:sz w:val="24"/>
          <w:szCs w:val="24"/>
          <w:lang w:eastAsia="de-DE"/>
        </w:rPr>
        <w:t>–</w:t>
      </w:r>
      <w:r w:rsidR="006856CB" w:rsidRPr="00EE0D57">
        <w:rPr>
          <w:rFonts w:ascii="Times New Roman" w:hAnsi="Times New Roman" w:cs="Times New Roman"/>
          <w:sz w:val="24"/>
          <w:szCs w:val="24"/>
          <w:lang w:eastAsia="de-DE"/>
        </w:rPr>
        <w:t>0.35 (</w:t>
      </w:r>
      <w:r w:rsidRPr="00EE0D57">
        <w:rPr>
          <w:rFonts w:ascii="Times New Roman" w:hAnsi="Times New Roman" w:cs="Times New Roman"/>
          <w:sz w:val="24"/>
          <w:szCs w:val="24"/>
          <w:lang w:eastAsia="de-DE"/>
        </w:rPr>
        <w:t>small effect</w:t>
      </w:r>
      <w:r w:rsidR="006856CB" w:rsidRPr="00EE0D57">
        <w:rPr>
          <w:rFonts w:ascii="Times New Roman" w:hAnsi="Times New Roman" w:cs="Times New Roman"/>
          <w:sz w:val="24"/>
          <w:szCs w:val="24"/>
          <w:lang w:eastAsia="de-DE"/>
        </w:rPr>
        <w:t>).</w:t>
      </w:r>
    </w:p>
    <w:p w14:paraId="7034DDA9" w14:textId="3474FD19" w:rsidR="00800EC3" w:rsidRPr="00800EC3" w:rsidRDefault="00800EC3" w:rsidP="00800EC3">
      <w:pPr>
        <w:ind w:firstLine="0"/>
        <w:rPr>
          <w:rFonts w:ascii="Times New Roman" w:hAnsi="Times New Roman" w:cs="Times New Roman"/>
          <w:b/>
          <w:bCs/>
          <w:iCs/>
          <w:sz w:val="24"/>
          <w:szCs w:val="24"/>
          <w:lang w:eastAsia="de-DE"/>
        </w:rPr>
      </w:pPr>
      <w:r w:rsidRPr="00800EC3">
        <w:rPr>
          <w:rFonts w:ascii="Times New Roman" w:hAnsi="Times New Roman" w:cs="Times New Roman"/>
          <w:b/>
          <w:bCs/>
          <w:iCs/>
          <w:sz w:val="24"/>
          <w:szCs w:val="24"/>
          <w:lang w:eastAsia="de-DE"/>
        </w:rPr>
        <w:t xml:space="preserve">Figure </w:t>
      </w:r>
      <w:r>
        <w:rPr>
          <w:rFonts w:ascii="Times New Roman" w:hAnsi="Times New Roman" w:cs="Times New Roman"/>
          <w:b/>
          <w:bCs/>
          <w:iCs/>
          <w:sz w:val="24"/>
          <w:szCs w:val="24"/>
          <w:lang w:eastAsia="de-DE"/>
        </w:rPr>
        <w:t>4</w:t>
      </w:r>
    </w:p>
    <w:p w14:paraId="4447D29A" w14:textId="6267F42B" w:rsidR="00800EC3" w:rsidRDefault="006D786F" w:rsidP="00B15926">
      <w:pPr>
        <w:ind w:firstLine="0"/>
        <w:rPr>
          <w:rFonts w:ascii="Times New Roman" w:hAnsi="Times New Roman" w:cs="Times New Roman"/>
          <w:bCs/>
          <w:iCs/>
          <w:sz w:val="24"/>
          <w:szCs w:val="24"/>
          <w:lang w:eastAsia="de-DE"/>
        </w:rPr>
      </w:pPr>
      <w:r>
        <w:rPr>
          <w:rFonts w:ascii="Times New Roman" w:hAnsi="Times New Roman" w:cs="Times New Roman"/>
          <w:bCs/>
          <w:i/>
          <w:iCs/>
          <w:sz w:val="24"/>
          <w:szCs w:val="24"/>
          <w:lang w:eastAsia="de-DE"/>
        </w:rPr>
        <w:lastRenderedPageBreak/>
        <w:t>Average Fixation Duration</w:t>
      </w:r>
      <w:r w:rsidRPr="006D786F">
        <w:rPr>
          <w:rFonts w:ascii="Times New Roman" w:hAnsi="Times New Roman" w:cs="Times New Roman"/>
          <w:bCs/>
          <w:i/>
          <w:iCs/>
          <w:sz w:val="24"/>
          <w:szCs w:val="24"/>
          <w:lang w:eastAsia="de-DE"/>
        </w:rPr>
        <w:t xml:space="preserve"> </w:t>
      </w:r>
      <w:r>
        <w:rPr>
          <w:rFonts w:ascii="Times New Roman" w:hAnsi="Times New Roman" w:cs="Times New Roman"/>
          <w:bCs/>
          <w:i/>
          <w:iCs/>
          <w:sz w:val="24"/>
          <w:szCs w:val="24"/>
          <w:lang w:eastAsia="de-DE"/>
        </w:rPr>
        <w:t xml:space="preserve">in Milliseconds </w:t>
      </w:r>
      <w:r w:rsidRPr="006D786F">
        <w:rPr>
          <w:rFonts w:ascii="Times New Roman" w:hAnsi="Times New Roman" w:cs="Times New Roman"/>
          <w:bCs/>
          <w:i/>
          <w:iCs/>
          <w:sz w:val="24"/>
          <w:szCs w:val="24"/>
          <w:lang w:eastAsia="de-DE"/>
        </w:rPr>
        <w:t>in the Micro-Teaching Unit for Experienced and Inexperienced Teachers</w:t>
      </w:r>
    </w:p>
    <w:p w14:paraId="4383CA17" w14:textId="082D0E9E" w:rsidR="00C03BB8" w:rsidRDefault="00C03BB8" w:rsidP="00B15926">
      <w:pPr>
        <w:ind w:firstLine="0"/>
        <w:rPr>
          <w:rFonts w:ascii="Times New Roman" w:hAnsi="Times New Roman" w:cs="Times New Roman"/>
          <w:bCs/>
          <w:iCs/>
          <w:sz w:val="24"/>
          <w:szCs w:val="24"/>
          <w:lang w:eastAsia="de-DE"/>
        </w:rPr>
      </w:pPr>
      <w:r>
        <w:rPr>
          <w:rFonts w:ascii="Times New Roman" w:hAnsi="Times New Roman" w:cs="Times New Roman"/>
          <w:bCs/>
          <w:iCs/>
          <w:noProof/>
          <w:sz w:val="24"/>
          <w:szCs w:val="24"/>
          <w:lang w:eastAsia="de-DE"/>
        </w:rPr>
        <w:drawing>
          <wp:inline distT="0" distB="0" distL="0" distR="0" wp14:anchorId="21E165F5" wp14:editId="598E8581">
            <wp:extent cx="5943600" cy="356933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1ED2B84A" w14:textId="50278BC1" w:rsidR="00E27588" w:rsidRPr="00BA6C2B" w:rsidRDefault="006D786F" w:rsidP="00BA6C2B">
      <w:pPr>
        <w:spacing w:after="120" w:line="360" w:lineRule="auto"/>
        <w:ind w:firstLine="0"/>
        <w:rPr>
          <w:rFonts w:ascii="Times New Roman" w:hAnsi="Times New Roman" w:cs="Times New Roman"/>
          <w:bCs/>
          <w:iCs/>
          <w:szCs w:val="22"/>
          <w:lang w:eastAsia="de-DE"/>
        </w:rPr>
      </w:pPr>
      <w:r w:rsidRPr="006D786F">
        <w:rPr>
          <w:rFonts w:ascii="Times New Roman" w:hAnsi="Times New Roman" w:cs="Times New Roman"/>
          <w:bCs/>
          <w:i/>
          <w:iCs/>
          <w:szCs w:val="22"/>
          <w:lang w:eastAsia="de-DE"/>
        </w:rPr>
        <w:t>Note</w:t>
      </w:r>
      <w:r w:rsidRPr="006D786F">
        <w:rPr>
          <w:rFonts w:ascii="Times New Roman" w:hAnsi="Times New Roman" w:cs="Times New Roman"/>
          <w:bCs/>
          <w:iCs/>
          <w:szCs w:val="22"/>
          <w:lang w:eastAsia="de-DE"/>
        </w:rPr>
        <w:t xml:space="preserve">. </w:t>
      </w:r>
      <w:r w:rsidRPr="00EE0D57">
        <w:rPr>
          <w:rFonts w:ascii="Times New Roman" w:hAnsi="Times New Roman" w:cs="Times New Roman"/>
          <w:bCs/>
          <w:iCs/>
          <w:szCs w:val="22"/>
          <w:lang w:eastAsia="de-DE"/>
        </w:rPr>
        <w:t>Average</w:t>
      </w:r>
      <w:r w:rsidRPr="006D786F">
        <w:rPr>
          <w:rFonts w:ascii="Times New Roman" w:hAnsi="Times New Roman" w:cs="Times New Roman"/>
          <w:bCs/>
          <w:iCs/>
          <w:szCs w:val="22"/>
          <w:lang w:eastAsia="de-DE"/>
        </w:rPr>
        <w:t xml:space="preserve"> fixation</w:t>
      </w:r>
      <w:r w:rsidRPr="00EE0D57">
        <w:rPr>
          <w:rFonts w:ascii="Times New Roman" w:hAnsi="Times New Roman" w:cs="Times New Roman"/>
          <w:bCs/>
          <w:iCs/>
          <w:szCs w:val="22"/>
          <w:lang w:eastAsia="de-DE"/>
        </w:rPr>
        <w:t xml:space="preserve"> duration in milliseconds</w:t>
      </w:r>
      <w:r w:rsidRPr="006D786F">
        <w:rPr>
          <w:rFonts w:ascii="Times New Roman" w:hAnsi="Times New Roman" w:cs="Times New Roman"/>
          <w:bCs/>
          <w:iCs/>
          <w:szCs w:val="22"/>
          <w:lang w:eastAsia="de-DE"/>
        </w:rPr>
        <w:t xml:space="preserve"> in the micro-teaching unit for 40 experienced and 42 inexperienced participants. The boxplot displays the median (bold line), interquartile range (box spanning the 25th to 75th percentiles), whiskers extending to 1.5 times the interquartile range, and individual data points (dots). The blue "X" indicates the group mean, while the black error bars represent the standard deviation.</w:t>
      </w:r>
    </w:p>
    <w:p w14:paraId="5A3481DB" w14:textId="78F262A5" w:rsidR="002A4450" w:rsidRDefault="002A4450" w:rsidP="002A4450">
      <w:pPr>
        <w:rPr>
          <w:rFonts w:ascii="Times New Roman" w:hAnsi="Times New Roman" w:cs="Times New Roman"/>
          <w:sz w:val="24"/>
          <w:szCs w:val="24"/>
          <w:lang w:eastAsia="de-DE"/>
        </w:rPr>
      </w:pPr>
      <w:r w:rsidRPr="002A4450">
        <w:rPr>
          <w:rFonts w:ascii="Times New Roman" w:hAnsi="Times New Roman" w:cs="Times New Roman"/>
          <w:sz w:val="24"/>
          <w:szCs w:val="24"/>
          <w:lang w:eastAsia="de-DE"/>
        </w:rPr>
        <w:t xml:space="preserve">As depicted in Figure </w:t>
      </w:r>
      <w:r w:rsidR="00FA793B">
        <w:rPr>
          <w:rFonts w:ascii="Times New Roman" w:hAnsi="Times New Roman" w:cs="Times New Roman"/>
          <w:sz w:val="24"/>
          <w:szCs w:val="24"/>
          <w:lang w:eastAsia="de-DE"/>
        </w:rPr>
        <w:t>5</w:t>
      </w:r>
      <w:r w:rsidRPr="002A4450">
        <w:rPr>
          <w:rFonts w:ascii="Times New Roman" w:hAnsi="Times New Roman" w:cs="Times New Roman"/>
          <w:sz w:val="24"/>
          <w:szCs w:val="24"/>
          <w:lang w:eastAsia="de-DE"/>
        </w:rPr>
        <w:t xml:space="preserve">, in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00C2396C">
        <w:rPr>
          <w:rFonts w:ascii="Times New Roman" w:hAnsi="Times New Roman" w:cs="Times New Roman"/>
          <w:sz w:val="24"/>
          <w:szCs w:val="24"/>
          <w:lang w:eastAsia="de-DE"/>
        </w:rPr>
        <w:t>(</w:t>
      </w:r>
      <w:r w:rsidR="00C2396C" w:rsidRPr="00FA793B">
        <w:rPr>
          <w:rFonts w:ascii="Times New Roman" w:hAnsi="Times New Roman" w:cs="Times New Roman"/>
          <w:i/>
          <w:iCs/>
          <w:sz w:val="24"/>
          <w:szCs w:val="24"/>
          <w:lang w:eastAsia="de-DE"/>
        </w:rPr>
        <w:t>M</w:t>
      </w:r>
      <w:r w:rsidR="00C2396C">
        <w:rPr>
          <w:rFonts w:ascii="Times New Roman" w:hAnsi="Times New Roman" w:cs="Times New Roman"/>
          <w:i/>
          <w:iCs/>
          <w:sz w:val="24"/>
          <w:szCs w:val="24"/>
          <w:lang w:eastAsia="de-DE"/>
        </w:rPr>
        <w:t xml:space="preserve"> </w:t>
      </w:r>
      <w:r w:rsidR="00C2396C"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00C2396C" w:rsidRPr="002A4450">
        <w:rPr>
          <w:rFonts w:ascii="Times New Roman" w:hAnsi="Times New Roman" w:cs="Times New Roman"/>
          <w:sz w:val="24"/>
          <w:szCs w:val="24"/>
          <w:lang w:eastAsia="de-DE"/>
        </w:rPr>
        <w:t>6.08</w:t>
      </w:r>
      <w:r w:rsidR="00C2396C">
        <w:rPr>
          <w:rFonts w:ascii="Times New Roman" w:hAnsi="Times New Roman" w:cs="Times New Roman"/>
          <w:sz w:val="24"/>
          <w:szCs w:val="24"/>
          <w:lang w:eastAsia="de-DE"/>
        </w:rPr>
        <w:t xml:space="preserve">, </w:t>
      </w:r>
      <w:r w:rsidR="00C2396C" w:rsidRPr="00FA793B">
        <w:rPr>
          <w:rFonts w:ascii="Times New Roman" w:hAnsi="Times New Roman" w:cs="Times New Roman"/>
          <w:i/>
          <w:iCs/>
          <w:sz w:val="24"/>
          <w:szCs w:val="24"/>
          <w:lang w:eastAsia="de-DE"/>
        </w:rPr>
        <w:t>SD</w:t>
      </w:r>
      <w:r w:rsidR="00C2396C" w:rsidRPr="002A4450">
        <w:rPr>
          <w:rFonts w:ascii="Times New Roman" w:hAnsi="Times New Roman" w:cs="Times New Roman"/>
          <w:sz w:val="24"/>
          <w:szCs w:val="24"/>
          <w:lang w:eastAsia="de-DE"/>
        </w:rPr>
        <w:t xml:space="preserve"> = 2.15) </w:t>
      </w:r>
      <w:r w:rsidRPr="002A4450">
        <w:rPr>
          <w:rFonts w:ascii="Times New Roman" w:hAnsi="Times New Roman" w:cs="Times New Roman"/>
          <w:sz w:val="24"/>
          <w:szCs w:val="24"/>
          <w:lang w:eastAsia="de-DE"/>
        </w:rPr>
        <w:t>had a slightly higher GRI</w:t>
      </w:r>
      <w:r w:rsidR="00FA793B">
        <w:rPr>
          <w:rFonts w:ascii="Times New Roman" w:hAnsi="Times New Roman" w:cs="Times New Roman"/>
          <w:sz w:val="24"/>
          <w:szCs w:val="24"/>
          <w:lang w:eastAsia="de-DE"/>
        </w:rPr>
        <w:t xml:space="preserve"> values </w:t>
      </w:r>
      <w:r w:rsidR="00C2396C">
        <w:rPr>
          <w:rFonts w:ascii="Times New Roman" w:hAnsi="Times New Roman" w:cs="Times New Roman"/>
          <w:sz w:val="24"/>
          <w:szCs w:val="24"/>
          <w:lang w:eastAsia="de-DE"/>
        </w:rPr>
        <w:t xml:space="preserve">for the entire micro-teaching unit </w:t>
      </w:r>
      <w:r w:rsidRPr="002A4450">
        <w:rPr>
          <w:rFonts w:ascii="Times New Roman" w:hAnsi="Times New Roman" w:cs="Times New Roman"/>
          <w:sz w:val="24"/>
          <w:szCs w:val="24"/>
          <w:lang w:eastAsia="de-DE"/>
        </w:rPr>
        <w:t xml:space="preserve">compared to experienced </w:t>
      </w:r>
      <w:r w:rsidR="00FA793B">
        <w:rPr>
          <w:rFonts w:ascii="Times New Roman" w:hAnsi="Times New Roman" w:cs="Times New Roman"/>
          <w:sz w:val="24"/>
          <w:szCs w:val="24"/>
          <w:lang w:eastAsia="de-DE"/>
        </w:rPr>
        <w:t>teachers</w:t>
      </w:r>
      <w:r w:rsidRPr="002A4450">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M</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5.32</w:t>
      </w:r>
      <w:r w:rsidR="00C2396C">
        <w:rPr>
          <w:rFonts w:ascii="Times New Roman" w:hAnsi="Times New Roman" w:cs="Times New Roman"/>
          <w:sz w:val="24"/>
          <w:szCs w:val="24"/>
          <w:lang w:eastAsia="de-DE"/>
        </w:rPr>
        <w:t xml:space="preserve">, </w:t>
      </w:r>
      <w:r w:rsidRPr="00C2396C">
        <w:rPr>
          <w:rFonts w:ascii="Times New Roman" w:hAnsi="Times New Roman" w:cs="Times New Roman"/>
          <w:i/>
          <w:iCs/>
          <w:sz w:val="24"/>
          <w:szCs w:val="24"/>
          <w:lang w:eastAsia="de-DE"/>
        </w:rPr>
        <w:t>SD</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2.21). However, this difference was not statistically significant, </w:t>
      </w:r>
      <w:r w:rsidRPr="00C2396C">
        <w:rPr>
          <w:rFonts w:ascii="Times New Roman" w:hAnsi="Times New Roman" w:cs="Times New Roman"/>
          <w:i/>
          <w:iCs/>
          <w:sz w:val="24"/>
          <w:szCs w:val="24"/>
          <w:lang w:eastAsia="de-DE"/>
        </w:rPr>
        <w:t>t</w:t>
      </w:r>
      <w:r w:rsidRPr="002A4450">
        <w:rPr>
          <w:rFonts w:ascii="Times New Roman" w:hAnsi="Times New Roman" w:cs="Times New Roman"/>
          <w:sz w:val="24"/>
          <w:szCs w:val="24"/>
          <w:lang w:eastAsia="de-DE"/>
        </w:rPr>
        <w:t>(80)</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58, </w:t>
      </w:r>
      <w:r w:rsidRPr="00C2396C">
        <w:rPr>
          <w:rFonts w:ascii="Times New Roman" w:hAnsi="Times New Roman" w:cs="Times New Roman"/>
          <w:i/>
          <w:iCs/>
          <w:sz w:val="24"/>
          <w:szCs w:val="24"/>
          <w:lang w:eastAsia="de-DE"/>
        </w:rPr>
        <w:t>p</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 xml:space="preserve">.12, </w:t>
      </w:r>
      <w:r w:rsidRPr="00C2396C">
        <w:rPr>
          <w:rFonts w:ascii="Times New Roman" w:hAnsi="Times New Roman" w:cs="Times New Roman"/>
          <w:i/>
          <w:iCs/>
          <w:sz w:val="24"/>
          <w:szCs w:val="24"/>
          <w:lang w:eastAsia="de-DE"/>
        </w:rPr>
        <w:t>d</w:t>
      </w:r>
      <w:r w:rsidR="001F1EF2">
        <w:rPr>
          <w:rFonts w:ascii="Times New Roman" w:hAnsi="Times New Roman" w:cs="Times New Roman"/>
          <w:i/>
          <w:iCs/>
          <w:sz w:val="24"/>
          <w:szCs w:val="24"/>
          <w:lang w:eastAsia="de-DE"/>
        </w:rPr>
        <w:t xml:space="preserve"> </w:t>
      </w:r>
      <w:r w:rsidRPr="002A4450">
        <w:rPr>
          <w:rFonts w:ascii="Times New Roman" w:hAnsi="Times New Roman" w:cs="Times New Roman"/>
          <w:sz w:val="24"/>
          <w:szCs w:val="24"/>
          <w:lang w:eastAsia="de-DE"/>
        </w:rPr>
        <w:t>=</w:t>
      </w:r>
      <w:r w:rsidR="00C2396C">
        <w:rPr>
          <w:rFonts w:ascii="Times New Roman" w:hAnsi="Times New Roman" w:cs="Times New Roman"/>
          <w:sz w:val="24"/>
          <w:szCs w:val="24"/>
          <w:lang w:eastAsia="de-DE"/>
        </w:rPr>
        <w:t xml:space="preserve"> </w:t>
      </w:r>
      <w:r w:rsidRPr="002A4450">
        <w:rPr>
          <w:rFonts w:ascii="Times New Roman" w:hAnsi="Times New Roman" w:cs="Times New Roman"/>
          <w:sz w:val="24"/>
          <w:szCs w:val="24"/>
          <w:lang w:eastAsia="de-DE"/>
        </w:rPr>
        <w:t>−0.35 (small effect).</w:t>
      </w:r>
    </w:p>
    <w:p w14:paraId="3C56636B" w14:textId="77A1762A" w:rsidR="00B364E1" w:rsidRDefault="00B364E1" w:rsidP="00C52429">
      <w:pPr>
        <w:ind w:firstLine="0"/>
        <w:rPr>
          <w:rFonts w:ascii="Times New Roman" w:hAnsi="Times New Roman" w:cs="Times New Roman"/>
          <w:b/>
          <w:bCs/>
          <w:sz w:val="24"/>
          <w:szCs w:val="24"/>
          <w:lang w:eastAsia="de-DE"/>
        </w:rPr>
      </w:pPr>
      <w:r w:rsidRPr="00B364E1">
        <w:rPr>
          <w:rFonts w:ascii="Times New Roman" w:hAnsi="Times New Roman" w:cs="Times New Roman"/>
          <w:b/>
          <w:bCs/>
          <w:sz w:val="24"/>
          <w:szCs w:val="24"/>
          <w:lang w:eastAsia="de-DE"/>
        </w:rPr>
        <w:t>Figure 5</w:t>
      </w:r>
    </w:p>
    <w:p w14:paraId="6D4E622C" w14:textId="5D9EAA6E" w:rsidR="00B364E1" w:rsidRPr="002C12EB" w:rsidRDefault="002C12EB" w:rsidP="00C52429">
      <w:pPr>
        <w:ind w:firstLine="0"/>
        <w:rPr>
          <w:rFonts w:ascii="Times New Roman" w:hAnsi="Times New Roman" w:cs="Times New Roman"/>
          <w:bCs/>
          <w:i/>
          <w:iCs/>
          <w:sz w:val="24"/>
          <w:szCs w:val="24"/>
          <w:lang w:eastAsia="de-DE"/>
        </w:rPr>
      </w:pPr>
      <w:r w:rsidRPr="002C12EB">
        <w:rPr>
          <w:rFonts w:ascii="Times New Roman" w:hAnsi="Times New Roman" w:cs="Times New Roman"/>
          <w:bCs/>
          <w:i/>
          <w:iCs/>
          <w:sz w:val="24"/>
          <w:szCs w:val="24"/>
          <w:lang w:eastAsia="de-DE"/>
        </w:rPr>
        <w:t>Gaze Relational Index (GRI) in the Micro-Teaching Unit</w:t>
      </w:r>
      <w:r w:rsidR="00170C89">
        <w:rPr>
          <w:rFonts w:ascii="Times New Roman" w:hAnsi="Times New Roman" w:cs="Times New Roman"/>
          <w:bCs/>
          <w:i/>
          <w:iCs/>
          <w:sz w:val="24"/>
          <w:szCs w:val="24"/>
          <w:lang w:eastAsia="de-DE"/>
        </w:rPr>
        <w:t xml:space="preserve"> </w:t>
      </w:r>
      <w:r w:rsidR="00170C89" w:rsidRPr="00170C89">
        <w:rPr>
          <w:rFonts w:ascii="Times New Roman" w:hAnsi="Times New Roman" w:cs="Times New Roman"/>
          <w:bCs/>
          <w:i/>
          <w:iCs/>
          <w:sz w:val="24"/>
          <w:szCs w:val="24"/>
          <w:lang w:eastAsia="de-DE"/>
        </w:rPr>
        <w:t>for Experienced and Inexperienced Teachers</w:t>
      </w:r>
    </w:p>
    <w:p w14:paraId="1CD8C012" w14:textId="35D67618" w:rsidR="00E27588" w:rsidRDefault="00E27588" w:rsidP="00E27588">
      <w:pPr>
        <w:ind w:firstLine="0"/>
        <w:rPr>
          <w:rFonts w:ascii="Times New Roman" w:hAnsi="Times New Roman" w:cs="Times New Roman"/>
          <w:sz w:val="24"/>
          <w:szCs w:val="24"/>
          <w:lang w:eastAsia="de-DE"/>
        </w:rPr>
      </w:pPr>
      <w:r>
        <w:rPr>
          <w:rFonts w:ascii="Times New Roman" w:hAnsi="Times New Roman" w:cs="Times New Roman"/>
          <w:noProof/>
          <w:sz w:val="24"/>
          <w:szCs w:val="24"/>
          <w:lang w:eastAsia="de-DE"/>
        </w:rPr>
        <w:lastRenderedPageBreak/>
        <w:drawing>
          <wp:inline distT="0" distB="0" distL="0" distR="0" wp14:anchorId="7F7D56D9" wp14:editId="697C972A">
            <wp:extent cx="5943600" cy="356933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943600" cy="3569335"/>
                    </a:xfrm>
                    <a:prstGeom prst="rect">
                      <a:avLst/>
                    </a:prstGeom>
                  </pic:spPr>
                </pic:pic>
              </a:graphicData>
            </a:graphic>
          </wp:inline>
        </w:drawing>
      </w:r>
    </w:p>
    <w:p w14:paraId="6EA11379" w14:textId="1C5D7329" w:rsidR="00776A73" w:rsidRPr="006813D5" w:rsidRDefault="00BB7F90" w:rsidP="00C52429">
      <w:pPr>
        <w:spacing w:after="120" w:line="360" w:lineRule="auto"/>
        <w:ind w:firstLine="0"/>
        <w:rPr>
          <w:rFonts w:ascii="Times New Roman" w:hAnsi="Times New Roman" w:cs="Times New Roman"/>
          <w:szCs w:val="22"/>
          <w:lang w:eastAsia="de-DE"/>
        </w:rPr>
      </w:pPr>
      <w:r w:rsidRPr="00BB7F90">
        <w:rPr>
          <w:rFonts w:ascii="Times New Roman" w:hAnsi="Times New Roman" w:cs="Times New Roman"/>
          <w:i/>
          <w:iCs/>
          <w:szCs w:val="22"/>
          <w:lang w:eastAsia="de-DE"/>
        </w:rPr>
        <w:t>Note.</w:t>
      </w:r>
      <w:r w:rsidRPr="00BB7F90">
        <w:rPr>
          <w:rFonts w:ascii="Times New Roman" w:hAnsi="Times New Roman" w:cs="Times New Roman"/>
          <w:szCs w:val="22"/>
          <w:lang w:eastAsia="de-DE"/>
        </w:rPr>
        <w:t xml:space="preserve"> The Gaze Relational Index (GRI) is calculated as the ratio of the average fixation duration to the number of fixations per minute. The boxplots represent the interquartile range and the median (bold line), with whiskers extending to 1.5 times the interquartile range. Individual data points are displayed as dots</w:t>
      </w:r>
      <w:r w:rsidR="00D667B3">
        <w:rPr>
          <w:rFonts w:ascii="Times New Roman" w:hAnsi="Times New Roman" w:cs="Times New Roman"/>
          <w:szCs w:val="22"/>
          <w:lang w:eastAsia="de-DE"/>
        </w:rPr>
        <w:t xml:space="preserve"> </w:t>
      </w:r>
      <w:r w:rsidRPr="00BB7F90">
        <w:rPr>
          <w:rFonts w:ascii="Times New Roman" w:hAnsi="Times New Roman" w:cs="Times New Roman"/>
          <w:szCs w:val="22"/>
          <w:lang w:eastAsia="de-DE"/>
        </w:rPr>
        <w:t xml:space="preserve">and the blue “X” indicates the group mean. </w:t>
      </w:r>
    </w:p>
    <w:p w14:paraId="265E41D7" w14:textId="07C6F62F" w:rsidR="009728C7" w:rsidRPr="009728C7" w:rsidRDefault="009728C7" w:rsidP="009728C7">
      <w:pPr>
        <w:rPr>
          <w:rFonts w:ascii="Times New Roman" w:hAnsi="Times New Roman" w:cs="Times New Roman"/>
          <w:sz w:val="24"/>
          <w:szCs w:val="24"/>
          <w:lang w:eastAsia="de-DE"/>
        </w:rPr>
      </w:pPr>
      <w:r w:rsidRPr="009728C7">
        <w:rPr>
          <w:rFonts w:ascii="Times New Roman" w:hAnsi="Times New Roman" w:cs="Times New Roman"/>
          <w:sz w:val="24"/>
          <w:szCs w:val="24"/>
          <w:lang w:eastAsia="de-DE"/>
        </w:rPr>
        <w:t xml:space="preserve">As shown in Figure </w:t>
      </w:r>
      <w:r>
        <w:rPr>
          <w:rFonts w:ascii="Times New Roman" w:hAnsi="Times New Roman" w:cs="Times New Roman"/>
          <w:sz w:val="24"/>
          <w:szCs w:val="24"/>
          <w:lang w:eastAsia="de-DE"/>
        </w:rPr>
        <w:t>6</w:t>
      </w:r>
      <w:r w:rsidRPr="009728C7">
        <w:rPr>
          <w:rFonts w:ascii="Times New Roman" w:hAnsi="Times New Roman" w:cs="Times New Roman"/>
          <w:sz w:val="24"/>
          <w:szCs w:val="24"/>
          <w:lang w:eastAsia="de-DE"/>
        </w:rPr>
        <w:t>, experienced teachers (</w:t>
      </w:r>
      <w:r w:rsidRPr="009728C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8.53, </w:t>
      </w:r>
      <w:r w:rsidRPr="009728C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9.06) directed their gaze toward AOI </w:t>
      </w:r>
      <w:r w:rsidRPr="009728C7">
        <w:rPr>
          <w:rFonts w:ascii="Times New Roman" w:hAnsi="Times New Roman" w:cs="Times New Roman"/>
          <w:i/>
          <w:iCs/>
          <w:sz w:val="24"/>
          <w:szCs w:val="24"/>
          <w:lang w:eastAsia="de-DE"/>
        </w:rPr>
        <w:t>Students</w:t>
      </w:r>
      <w:r w:rsidRPr="009728C7">
        <w:rPr>
          <w:rFonts w:ascii="Times New Roman" w:hAnsi="Times New Roman" w:cs="Times New Roman"/>
          <w:sz w:val="24"/>
          <w:szCs w:val="24"/>
          <w:lang w:eastAsia="de-DE"/>
        </w:rPr>
        <w:t xml:space="preserve"> more frequently than inexperienced teachers (</w:t>
      </w:r>
      <w:r w:rsidRPr="00ED41F7">
        <w:rPr>
          <w:rFonts w:ascii="Times New Roman" w:hAnsi="Times New Roman" w:cs="Times New Roman"/>
          <w:i/>
          <w:iCs/>
          <w:sz w:val="24"/>
          <w:szCs w:val="24"/>
          <w:lang w:eastAsia="de-DE"/>
        </w:rPr>
        <w:t>M</w:t>
      </w:r>
      <w:r w:rsidRPr="009728C7">
        <w:rPr>
          <w:rFonts w:ascii="Times New Roman" w:hAnsi="Times New Roman" w:cs="Times New Roman"/>
          <w:sz w:val="24"/>
          <w:szCs w:val="24"/>
          <w:lang w:eastAsia="de-DE"/>
        </w:rPr>
        <w:t xml:space="preserve"> = 91.21, </w:t>
      </w:r>
      <w:r w:rsidRPr="00ED41F7">
        <w:rPr>
          <w:rFonts w:ascii="Times New Roman" w:hAnsi="Times New Roman" w:cs="Times New Roman"/>
          <w:i/>
          <w:iCs/>
          <w:sz w:val="24"/>
          <w:szCs w:val="24"/>
          <w:lang w:eastAsia="de-DE"/>
        </w:rPr>
        <w:t>SD</w:t>
      </w:r>
      <w:r w:rsidRPr="009728C7">
        <w:rPr>
          <w:rFonts w:ascii="Times New Roman" w:hAnsi="Times New Roman" w:cs="Times New Roman"/>
          <w:sz w:val="24"/>
          <w:szCs w:val="24"/>
          <w:lang w:eastAsia="de-DE"/>
        </w:rPr>
        <w:t xml:space="preserve"> = 14.52). This difference was statistically significant, </w:t>
      </w:r>
      <w:r w:rsidRPr="0049021E">
        <w:rPr>
          <w:rFonts w:ascii="Times New Roman" w:hAnsi="Times New Roman" w:cs="Times New Roman"/>
          <w:i/>
          <w:iCs/>
          <w:sz w:val="24"/>
          <w:szCs w:val="24"/>
          <w:lang w:eastAsia="de-DE"/>
        </w:rPr>
        <w:t>t</w:t>
      </w:r>
      <w:r w:rsidRPr="009728C7">
        <w:rPr>
          <w:rFonts w:ascii="Times New Roman" w:hAnsi="Times New Roman" w:cs="Times New Roman"/>
          <w:sz w:val="24"/>
          <w:szCs w:val="24"/>
          <w:lang w:eastAsia="de-DE"/>
        </w:rPr>
        <w:t>(</w:t>
      </w:r>
      <w:r w:rsidR="001333B9">
        <w:rPr>
          <w:rFonts w:ascii="Times New Roman" w:hAnsi="Times New Roman" w:cs="Times New Roman"/>
          <w:sz w:val="24"/>
          <w:szCs w:val="24"/>
          <w:lang w:eastAsia="de-DE"/>
        </w:rPr>
        <w:t>80</w:t>
      </w:r>
      <w:r w:rsidRPr="009728C7">
        <w:rPr>
          <w:rFonts w:ascii="Times New Roman" w:hAnsi="Times New Roman" w:cs="Times New Roman"/>
          <w:sz w:val="24"/>
          <w:szCs w:val="24"/>
          <w:lang w:eastAsia="de-DE"/>
        </w:rPr>
        <w:t xml:space="preserve">) = </w:t>
      </w:r>
      <w:r w:rsidR="001333B9" w:rsidRPr="001333B9">
        <w:rPr>
          <w:rFonts w:ascii="Times New Roman" w:hAnsi="Times New Roman" w:cs="Times New Roman"/>
          <w:sz w:val="24"/>
          <w:szCs w:val="24"/>
          <w:lang w:eastAsia="de-DE"/>
        </w:rPr>
        <w:t>1.96</w:t>
      </w:r>
      <w:r w:rsidRPr="009728C7">
        <w:rPr>
          <w:rFonts w:ascii="Times New Roman" w:hAnsi="Times New Roman" w:cs="Times New Roman"/>
          <w:sz w:val="24"/>
          <w:szCs w:val="24"/>
          <w:lang w:eastAsia="de-DE"/>
        </w:rPr>
        <w:t xml:space="preserve">, </w:t>
      </w:r>
      <w:r w:rsidRPr="00ED41F7">
        <w:rPr>
          <w:rFonts w:ascii="Times New Roman" w:hAnsi="Times New Roman" w:cs="Times New Roman"/>
          <w:i/>
          <w:iCs/>
          <w:sz w:val="24"/>
          <w:szCs w:val="24"/>
          <w:lang w:eastAsia="de-DE"/>
        </w:rPr>
        <w:t>p</w:t>
      </w:r>
      <w:r w:rsidRPr="009728C7">
        <w:rPr>
          <w:rFonts w:ascii="Times New Roman" w:hAnsi="Times New Roman" w:cs="Times New Roman"/>
          <w:sz w:val="24"/>
          <w:szCs w:val="24"/>
          <w:lang w:eastAsia="de-DE"/>
        </w:rPr>
        <w:t xml:space="preserve"> = .05, </w:t>
      </w:r>
      <w:r w:rsidRPr="00ED41F7">
        <w:rPr>
          <w:rFonts w:ascii="Times New Roman" w:hAnsi="Times New Roman" w:cs="Times New Roman"/>
          <w:i/>
          <w:iCs/>
          <w:sz w:val="24"/>
          <w:szCs w:val="24"/>
          <w:lang w:eastAsia="de-DE"/>
        </w:rPr>
        <w:t>d</w:t>
      </w:r>
      <w:r w:rsidRPr="009728C7">
        <w:rPr>
          <w:rFonts w:ascii="Times New Roman" w:hAnsi="Times New Roman" w:cs="Times New Roman"/>
          <w:sz w:val="24"/>
          <w:szCs w:val="24"/>
          <w:lang w:eastAsia="de-DE"/>
        </w:rPr>
        <w:t xml:space="preserve"> = 0.43</w:t>
      </w:r>
      <w:r w:rsidR="00ED41F7">
        <w:rPr>
          <w:rFonts w:ascii="Times New Roman" w:hAnsi="Times New Roman" w:cs="Times New Roman"/>
          <w:sz w:val="24"/>
          <w:szCs w:val="24"/>
          <w:lang w:eastAsia="de-DE"/>
        </w:rPr>
        <w:t xml:space="preserve"> (small effect size).</w:t>
      </w:r>
    </w:p>
    <w:p w14:paraId="6D9A7DFF" w14:textId="06953D53" w:rsidR="00834BAD" w:rsidRPr="00834BAD" w:rsidRDefault="00834BAD" w:rsidP="00C52429">
      <w:pPr>
        <w:spacing w:after="120"/>
        <w:ind w:firstLine="0"/>
        <w:rPr>
          <w:rFonts w:ascii="Times New Roman" w:hAnsi="Times New Roman" w:cs="Times New Roman"/>
          <w:b/>
          <w:bCs/>
          <w:sz w:val="24"/>
          <w:szCs w:val="24"/>
          <w:lang w:eastAsia="de-DE"/>
        </w:rPr>
      </w:pPr>
      <w:r w:rsidRPr="00834BAD">
        <w:rPr>
          <w:rFonts w:ascii="Times New Roman" w:hAnsi="Times New Roman" w:cs="Times New Roman"/>
          <w:b/>
          <w:bCs/>
          <w:sz w:val="24"/>
          <w:szCs w:val="24"/>
          <w:lang w:eastAsia="de-DE"/>
        </w:rPr>
        <w:t xml:space="preserve">Figure </w:t>
      </w:r>
      <w:r w:rsidRPr="00776A73">
        <w:rPr>
          <w:rFonts w:ascii="Times New Roman" w:hAnsi="Times New Roman" w:cs="Times New Roman"/>
          <w:b/>
          <w:bCs/>
          <w:sz w:val="24"/>
          <w:szCs w:val="24"/>
          <w:lang w:eastAsia="de-DE"/>
        </w:rPr>
        <w:t>6</w:t>
      </w:r>
    </w:p>
    <w:p w14:paraId="4E9B1599" w14:textId="4D4A8265" w:rsidR="00834BAD" w:rsidRPr="00776A73" w:rsidRDefault="00944F09" w:rsidP="00C52429">
      <w:pPr>
        <w:spacing w:after="120"/>
        <w:ind w:firstLine="0"/>
        <w:rPr>
          <w:rFonts w:ascii="Times New Roman" w:hAnsi="Times New Roman" w:cs="Times New Roman"/>
          <w:sz w:val="24"/>
          <w:szCs w:val="24"/>
          <w:lang w:eastAsia="de-DE"/>
        </w:rPr>
      </w:pPr>
      <w:r w:rsidRPr="00776A73">
        <w:rPr>
          <w:rFonts w:ascii="Times New Roman" w:hAnsi="Times New Roman" w:cs="Times New Roman"/>
          <w:bCs/>
          <w:i/>
          <w:iCs/>
          <w:sz w:val="24"/>
          <w:szCs w:val="24"/>
          <w:lang w:eastAsia="de-DE"/>
        </w:rPr>
        <w:t>Number of Fixations per Minute Directed at AOI Students by Experienced and Inexperienced Teachers</w:t>
      </w:r>
    </w:p>
    <w:p w14:paraId="6244E5B2" w14:textId="27B05291" w:rsidR="00BB7F90" w:rsidRDefault="00BA6C2B" w:rsidP="00BB7F90">
      <w:pPr>
        <w:spacing w:after="120" w:line="360" w:lineRule="auto"/>
        <w:ind w:firstLine="0"/>
        <w:rPr>
          <w:rFonts w:ascii="Times New Roman" w:hAnsi="Times New Roman" w:cs="Times New Roman"/>
          <w:szCs w:val="22"/>
          <w:lang w:eastAsia="de-DE"/>
        </w:rPr>
      </w:pPr>
      <w:r>
        <w:rPr>
          <w:rFonts w:ascii="Times New Roman" w:hAnsi="Times New Roman" w:cs="Times New Roman"/>
          <w:noProof/>
          <w:szCs w:val="22"/>
          <w:lang w:eastAsia="de-DE"/>
        </w:rPr>
        <w:lastRenderedPageBreak/>
        <w:drawing>
          <wp:inline distT="0" distB="0" distL="0" distR="0" wp14:anchorId="325C5839" wp14:editId="7D93E324">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943600" cy="3569335"/>
                    </a:xfrm>
                    <a:prstGeom prst="rect">
                      <a:avLst/>
                    </a:prstGeom>
                  </pic:spPr>
                </pic:pic>
              </a:graphicData>
            </a:graphic>
          </wp:inline>
        </w:drawing>
      </w:r>
    </w:p>
    <w:p w14:paraId="0EA36F5B" w14:textId="5071A0B7" w:rsidR="006813D5" w:rsidRDefault="00935426" w:rsidP="00935426">
      <w:pPr>
        <w:spacing w:after="120" w:line="360" w:lineRule="auto"/>
        <w:ind w:firstLine="0"/>
        <w:rPr>
          <w:rFonts w:ascii="Times New Roman" w:hAnsi="Times New Roman" w:cs="Times New Roman"/>
          <w:szCs w:val="22"/>
          <w:lang w:eastAsia="de-DE"/>
        </w:rPr>
      </w:pPr>
      <w:r w:rsidRPr="00935426">
        <w:rPr>
          <w:rFonts w:ascii="Times New Roman" w:hAnsi="Times New Roman" w:cs="Times New Roman"/>
          <w:i/>
          <w:iCs/>
          <w:szCs w:val="22"/>
          <w:lang w:eastAsia="de-DE"/>
        </w:rPr>
        <w:t>Note.</w:t>
      </w:r>
      <w:r w:rsidRPr="00935426">
        <w:rPr>
          <w:rFonts w:ascii="Times New Roman" w:hAnsi="Times New Roman" w:cs="Times New Roman"/>
          <w:szCs w:val="22"/>
          <w:lang w:eastAsia="de-DE"/>
        </w:rPr>
        <w:t xml:space="preserve"> The figure depicts the number of fixations per minute directed at AOI </w:t>
      </w:r>
      <w:r w:rsidRPr="00935426">
        <w:rPr>
          <w:rFonts w:ascii="Times New Roman" w:hAnsi="Times New Roman" w:cs="Times New Roman"/>
          <w:i/>
          <w:iCs/>
          <w:szCs w:val="22"/>
          <w:lang w:eastAsia="de-DE"/>
        </w:rPr>
        <w:t>Students</w:t>
      </w:r>
      <w:r w:rsidRPr="00935426">
        <w:rPr>
          <w:rFonts w:ascii="Times New Roman" w:hAnsi="Times New Roman" w:cs="Times New Roman"/>
          <w:szCs w:val="22"/>
          <w:lang w:eastAsia="de-DE"/>
        </w:rPr>
        <w:t xml:space="preserve"> by experienced and inexperienced teachers. </w:t>
      </w:r>
      <w:r w:rsidR="006A1190" w:rsidRPr="006A1190">
        <w:rPr>
          <w:rFonts w:ascii="Times New Roman" w:hAnsi="Times New Roman" w:cs="Times New Roman"/>
          <w:szCs w:val="22"/>
          <w:lang w:eastAsia="de-DE"/>
        </w:rPr>
        <w:t xml:space="preserve">The boxplots represent the interquartile range and the median (bold line), with whiskers extending to 1.5 times the interquartile range. Individual data points are displayed as dots and the blue “X” indicates the group mean. </w:t>
      </w:r>
    </w:p>
    <w:p w14:paraId="7788ACA1" w14:textId="5EC4C664" w:rsidR="0049021E" w:rsidRPr="0049021E" w:rsidRDefault="0049021E" w:rsidP="0049021E">
      <w:pPr>
        <w:rPr>
          <w:rFonts w:ascii="Times New Roman" w:hAnsi="Times New Roman" w:cs="Times New Roman"/>
          <w:sz w:val="24"/>
          <w:szCs w:val="24"/>
          <w:lang w:eastAsia="de-DE"/>
        </w:rPr>
      </w:pPr>
      <w:r>
        <w:rPr>
          <w:rFonts w:ascii="Times New Roman" w:hAnsi="Times New Roman" w:cs="Times New Roman"/>
          <w:sz w:val="24"/>
          <w:szCs w:val="24"/>
          <w:lang w:eastAsia="de-DE"/>
        </w:rPr>
        <w:t xml:space="preserve">Regarding the average duration of fixations on the AOI </w:t>
      </w:r>
      <w:r w:rsidRPr="0049021E">
        <w:rPr>
          <w:rFonts w:ascii="Times New Roman" w:hAnsi="Times New Roman" w:cs="Times New Roman"/>
          <w:i/>
          <w:iCs/>
          <w:sz w:val="24"/>
          <w:szCs w:val="24"/>
          <w:lang w:eastAsia="de-DE"/>
        </w:rPr>
        <w:t>Students</w:t>
      </w:r>
      <w:r w:rsidRPr="0049021E">
        <w:rPr>
          <w:rFonts w:ascii="Times New Roman" w:hAnsi="Times New Roman" w:cs="Times New Roman"/>
          <w:sz w:val="24"/>
          <w:szCs w:val="24"/>
          <w:lang w:eastAsia="de-DE"/>
        </w:rPr>
        <w:t>, 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472.98 ms,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06.21 ms) exhibited shorter fixation durations</w:t>
      </w:r>
      <w:r>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compared to inexperienced teachers (</w:t>
      </w:r>
      <w:r w:rsidRPr="0049021E">
        <w:rPr>
          <w:rFonts w:ascii="Times New Roman" w:hAnsi="Times New Roman" w:cs="Times New Roman"/>
          <w:i/>
          <w:iCs/>
          <w:sz w:val="24"/>
          <w:szCs w:val="24"/>
          <w:lang w:eastAsia="de-DE"/>
        </w:rPr>
        <w:t>M</w:t>
      </w:r>
      <w:r w:rsidRPr="0049021E">
        <w:rPr>
          <w:rFonts w:ascii="Times New Roman" w:hAnsi="Times New Roman" w:cs="Times New Roman"/>
          <w:sz w:val="24"/>
          <w:szCs w:val="24"/>
          <w:lang w:eastAsia="de-DE"/>
        </w:rPr>
        <w:t xml:space="preserve"> = 513.73 ms, </w:t>
      </w:r>
      <w:r w:rsidRPr="0049021E">
        <w:rPr>
          <w:rFonts w:ascii="Times New Roman" w:hAnsi="Times New Roman" w:cs="Times New Roman"/>
          <w:i/>
          <w:iCs/>
          <w:sz w:val="24"/>
          <w:szCs w:val="24"/>
          <w:lang w:eastAsia="de-DE"/>
        </w:rPr>
        <w:t>SD</w:t>
      </w:r>
      <w:r w:rsidRPr="0049021E">
        <w:rPr>
          <w:rFonts w:ascii="Times New Roman" w:hAnsi="Times New Roman" w:cs="Times New Roman"/>
          <w:sz w:val="24"/>
          <w:szCs w:val="24"/>
          <w:lang w:eastAsia="de-DE"/>
        </w:rPr>
        <w:t xml:space="preserve"> = 117.56 ms)</w:t>
      </w:r>
      <w:r w:rsidR="002425E0">
        <w:rPr>
          <w:rFonts w:ascii="Times New Roman" w:hAnsi="Times New Roman" w:cs="Times New Roman"/>
          <w:sz w:val="24"/>
          <w:szCs w:val="24"/>
          <w:lang w:eastAsia="de-DE"/>
        </w:rPr>
        <w:t xml:space="preserve"> as </w:t>
      </w:r>
      <w:r w:rsidR="002425E0" w:rsidRPr="002425E0">
        <w:rPr>
          <w:rFonts w:ascii="Times New Roman" w:hAnsi="Times New Roman" w:cs="Times New Roman"/>
          <w:sz w:val="24"/>
          <w:szCs w:val="24"/>
          <w:lang w:eastAsia="de-DE"/>
        </w:rPr>
        <w:t>shown in Figure</w:t>
      </w:r>
      <w:r w:rsidR="002425E0">
        <w:rPr>
          <w:rFonts w:ascii="Times New Roman" w:hAnsi="Times New Roman" w:cs="Times New Roman"/>
          <w:sz w:val="24"/>
          <w:szCs w:val="24"/>
          <w:lang w:eastAsia="de-DE"/>
        </w:rPr>
        <w:t xml:space="preserve"> 7</w:t>
      </w:r>
      <w:r w:rsidRPr="0049021E">
        <w:rPr>
          <w:rFonts w:ascii="Times New Roman" w:hAnsi="Times New Roman" w:cs="Times New Roman"/>
          <w:sz w:val="24"/>
          <w:szCs w:val="24"/>
          <w:lang w:eastAsia="de-DE"/>
        </w:rPr>
        <w:t xml:space="preserve">. However, this difference was not statistically significant, </w:t>
      </w:r>
      <w:r w:rsidRPr="0049021E">
        <w:rPr>
          <w:rFonts w:ascii="Times New Roman" w:hAnsi="Times New Roman" w:cs="Times New Roman"/>
          <w:i/>
          <w:iCs/>
          <w:sz w:val="24"/>
          <w:szCs w:val="24"/>
          <w:lang w:eastAsia="de-DE"/>
        </w:rPr>
        <w:t>t</w:t>
      </w:r>
      <w:r w:rsidRPr="0049021E">
        <w:rPr>
          <w:rFonts w:ascii="Times New Roman" w:hAnsi="Times New Roman" w:cs="Times New Roman"/>
          <w:sz w:val="24"/>
          <w:szCs w:val="24"/>
          <w:lang w:eastAsia="de-DE"/>
        </w:rPr>
        <w:t>(</w:t>
      </w:r>
      <w:r>
        <w:rPr>
          <w:rFonts w:ascii="Times New Roman" w:hAnsi="Times New Roman" w:cs="Times New Roman"/>
          <w:sz w:val="24"/>
          <w:szCs w:val="24"/>
          <w:lang w:eastAsia="de-DE"/>
        </w:rPr>
        <w:t>80</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1.64</w:t>
      </w:r>
      <w:r w:rsidRPr="0049021E">
        <w:rPr>
          <w:rFonts w:ascii="Times New Roman" w:hAnsi="Times New Roman" w:cs="Times New Roman"/>
          <w:sz w:val="24"/>
          <w:szCs w:val="24"/>
          <w:lang w:eastAsia="de-DE"/>
        </w:rPr>
        <w:t xml:space="preserve">, </w:t>
      </w:r>
      <w:r w:rsidRPr="0049021E">
        <w:rPr>
          <w:rFonts w:ascii="Times New Roman" w:hAnsi="Times New Roman" w:cs="Times New Roman"/>
          <w:i/>
          <w:iCs/>
          <w:sz w:val="24"/>
          <w:szCs w:val="24"/>
          <w:lang w:eastAsia="de-DE"/>
        </w:rPr>
        <w:t>p</w:t>
      </w:r>
      <w:r w:rsidRPr="0049021E">
        <w:rPr>
          <w:rFonts w:ascii="Times New Roman" w:hAnsi="Times New Roman" w:cs="Times New Roman"/>
          <w:sz w:val="24"/>
          <w:szCs w:val="24"/>
          <w:lang w:eastAsia="de-DE"/>
        </w:rPr>
        <w:t xml:space="preserve"> = .10, </w:t>
      </w:r>
      <w:r w:rsidRPr="0049021E">
        <w:rPr>
          <w:rFonts w:ascii="Times New Roman" w:hAnsi="Times New Roman" w:cs="Times New Roman"/>
          <w:i/>
          <w:iCs/>
          <w:sz w:val="24"/>
          <w:szCs w:val="24"/>
          <w:lang w:eastAsia="de-DE"/>
        </w:rPr>
        <w:t>d</w:t>
      </w:r>
      <w:r w:rsidRPr="0049021E">
        <w:rPr>
          <w:rFonts w:ascii="Times New Roman" w:hAnsi="Times New Roman" w:cs="Times New Roman"/>
          <w:sz w:val="24"/>
          <w:szCs w:val="24"/>
          <w:lang w:eastAsia="de-DE"/>
        </w:rPr>
        <w:t xml:space="preserve"> = </w:t>
      </w:r>
      <w:r w:rsidR="00F00C9A" w:rsidRP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0.36</w:t>
      </w:r>
      <w:r w:rsidR="00F00C9A">
        <w:rPr>
          <w:rFonts w:ascii="Times New Roman" w:hAnsi="Times New Roman" w:cs="Times New Roman"/>
          <w:sz w:val="24"/>
          <w:szCs w:val="24"/>
          <w:lang w:eastAsia="de-DE"/>
        </w:rPr>
        <w:t xml:space="preserve"> (</w:t>
      </w:r>
      <w:r w:rsidRPr="0049021E">
        <w:rPr>
          <w:rFonts w:ascii="Times New Roman" w:hAnsi="Times New Roman" w:cs="Times New Roman"/>
          <w:sz w:val="24"/>
          <w:szCs w:val="24"/>
          <w:lang w:eastAsia="de-DE"/>
        </w:rPr>
        <w:t>small effect size</w:t>
      </w:r>
      <w:r w:rsidR="00F00C9A">
        <w:rPr>
          <w:rFonts w:ascii="Times New Roman" w:hAnsi="Times New Roman" w:cs="Times New Roman"/>
          <w:sz w:val="24"/>
          <w:szCs w:val="24"/>
          <w:lang w:eastAsia="de-DE"/>
        </w:rPr>
        <w:t>)</w:t>
      </w:r>
      <w:r w:rsidRPr="0049021E">
        <w:rPr>
          <w:rFonts w:ascii="Times New Roman" w:hAnsi="Times New Roman" w:cs="Times New Roman"/>
          <w:sz w:val="24"/>
          <w:szCs w:val="24"/>
          <w:lang w:eastAsia="de-DE"/>
        </w:rPr>
        <w:t>.</w:t>
      </w:r>
    </w:p>
    <w:p w14:paraId="4AA78AD8" w14:textId="5CB71AB6" w:rsidR="00814E58" w:rsidRDefault="006813D5" w:rsidP="00814E58">
      <w:pPr>
        <w:spacing w:after="120"/>
        <w:ind w:firstLine="0"/>
        <w:rPr>
          <w:rFonts w:ascii="Times New Roman" w:hAnsi="Times New Roman" w:cs="Times New Roman"/>
          <w:b/>
          <w:bCs/>
          <w:sz w:val="24"/>
          <w:szCs w:val="24"/>
          <w:lang w:eastAsia="de-DE"/>
        </w:rPr>
      </w:pPr>
      <w:r w:rsidRPr="006813D5">
        <w:rPr>
          <w:rFonts w:ascii="Times New Roman" w:hAnsi="Times New Roman" w:cs="Times New Roman"/>
          <w:b/>
          <w:bCs/>
          <w:sz w:val="24"/>
          <w:szCs w:val="24"/>
          <w:lang w:eastAsia="de-DE"/>
        </w:rPr>
        <w:t xml:space="preserve">Figure </w:t>
      </w:r>
      <w:r>
        <w:rPr>
          <w:rFonts w:ascii="Times New Roman" w:hAnsi="Times New Roman" w:cs="Times New Roman"/>
          <w:b/>
          <w:bCs/>
          <w:sz w:val="24"/>
          <w:szCs w:val="24"/>
          <w:lang w:eastAsia="de-DE"/>
        </w:rPr>
        <w:t>7</w:t>
      </w:r>
    </w:p>
    <w:p w14:paraId="73497121" w14:textId="77777777" w:rsidR="00814E58" w:rsidRDefault="00814E58" w:rsidP="00814E58">
      <w:pPr>
        <w:spacing w:after="120"/>
        <w:ind w:firstLine="0"/>
        <w:rPr>
          <w:rFonts w:ascii="Times New Roman" w:hAnsi="Times New Roman" w:cs="Times New Roman"/>
          <w:bCs/>
          <w:i/>
          <w:iCs/>
          <w:sz w:val="24"/>
          <w:szCs w:val="24"/>
          <w:lang w:eastAsia="de-DE"/>
        </w:rPr>
      </w:pPr>
      <w:r w:rsidRPr="00814E58">
        <w:rPr>
          <w:rFonts w:ascii="Times New Roman" w:hAnsi="Times New Roman" w:cs="Times New Roman"/>
          <w:bCs/>
          <w:i/>
          <w:iCs/>
          <w:sz w:val="24"/>
          <w:szCs w:val="24"/>
          <w:lang w:eastAsia="de-DE"/>
        </w:rPr>
        <w:t>Average Fixation Duration Directed at AOI Students by Experienced and Inexperienced Teachers.</w:t>
      </w:r>
    </w:p>
    <w:p w14:paraId="5C910ED2" w14:textId="77777777" w:rsidR="006A1190" w:rsidRDefault="006A1190" w:rsidP="00814E58">
      <w:pPr>
        <w:spacing w:after="120"/>
        <w:ind w:firstLine="0"/>
        <w:rPr>
          <w:rFonts w:ascii="Times New Roman" w:hAnsi="Times New Roman" w:cs="Times New Roman"/>
          <w:b/>
          <w:bCs/>
          <w:sz w:val="24"/>
          <w:szCs w:val="24"/>
          <w:lang w:eastAsia="de-DE"/>
        </w:rPr>
      </w:pPr>
    </w:p>
    <w:p w14:paraId="450A71BD" w14:textId="77777777" w:rsidR="006A1190" w:rsidRDefault="006A1190" w:rsidP="00814E58">
      <w:pPr>
        <w:spacing w:after="120"/>
        <w:ind w:firstLine="0"/>
        <w:rPr>
          <w:rFonts w:ascii="Times New Roman" w:hAnsi="Times New Roman" w:cs="Times New Roman"/>
          <w:b/>
          <w:bCs/>
          <w:sz w:val="24"/>
          <w:szCs w:val="24"/>
          <w:lang w:eastAsia="de-DE"/>
        </w:rPr>
      </w:pPr>
    </w:p>
    <w:p w14:paraId="2F42E453" w14:textId="04AF6559" w:rsidR="008E206C" w:rsidRPr="00814E58" w:rsidRDefault="008E206C" w:rsidP="00814E58">
      <w:pPr>
        <w:spacing w:after="120"/>
        <w:ind w:firstLine="0"/>
        <w:rPr>
          <w:rFonts w:ascii="Times New Roman" w:hAnsi="Times New Roman" w:cs="Times New Roman"/>
          <w:b/>
          <w:bCs/>
          <w:sz w:val="24"/>
          <w:szCs w:val="24"/>
          <w:lang w:eastAsia="de-DE"/>
        </w:rPr>
      </w:pPr>
      <w:r>
        <w:rPr>
          <w:rFonts w:ascii="Times New Roman" w:hAnsi="Times New Roman" w:cs="Times New Roman"/>
          <w:noProof/>
          <w:szCs w:val="22"/>
          <w:lang w:eastAsia="de-DE"/>
        </w:rPr>
        <w:lastRenderedPageBreak/>
        <w:drawing>
          <wp:inline distT="0" distB="0" distL="0" distR="0" wp14:anchorId="6824C93C" wp14:editId="5805647F">
            <wp:extent cx="5943600" cy="356933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5943600" cy="3569335"/>
                    </a:xfrm>
                    <a:prstGeom prst="rect">
                      <a:avLst/>
                    </a:prstGeom>
                  </pic:spPr>
                </pic:pic>
              </a:graphicData>
            </a:graphic>
          </wp:inline>
        </w:drawing>
      </w:r>
    </w:p>
    <w:p w14:paraId="6FB31181" w14:textId="38D0F80E" w:rsidR="006A1190" w:rsidRDefault="006A1190" w:rsidP="006842ED">
      <w:pPr>
        <w:spacing w:after="120" w:line="360" w:lineRule="auto"/>
        <w:ind w:firstLine="0"/>
        <w:rPr>
          <w:rFonts w:ascii="Times New Roman" w:hAnsi="Times New Roman" w:cs="Times New Roman"/>
          <w:color w:val="DBDBDB" w:themeColor="accent3" w:themeTint="66"/>
          <w:sz w:val="24"/>
          <w:szCs w:val="24"/>
          <w:lang w:eastAsia="de-DE"/>
        </w:rPr>
      </w:pPr>
      <w:r w:rsidRPr="006A1190">
        <w:rPr>
          <w:rFonts w:ascii="Times New Roman" w:hAnsi="Times New Roman" w:cs="Times New Roman"/>
          <w:i/>
          <w:iCs/>
          <w:szCs w:val="22"/>
          <w:lang w:eastAsia="de-DE"/>
        </w:rPr>
        <w:t>Note.</w:t>
      </w:r>
      <w:r w:rsidRPr="006A1190">
        <w:rPr>
          <w:rFonts w:ascii="Times New Roman" w:hAnsi="Times New Roman" w:cs="Times New Roman"/>
          <w:szCs w:val="22"/>
          <w:lang w:eastAsia="de-DE"/>
        </w:rPr>
        <w:t xml:space="preserve"> The figure depicts the average fixation duration (in milliseconds) directed at AOI </w:t>
      </w:r>
      <w:r w:rsidRPr="006A1190">
        <w:rPr>
          <w:rFonts w:ascii="Times New Roman" w:hAnsi="Times New Roman" w:cs="Times New Roman"/>
          <w:i/>
          <w:iCs/>
          <w:szCs w:val="22"/>
          <w:lang w:eastAsia="de-DE"/>
        </w:rPr>
        <w:t>Students</w:t>
      </w:r>
      <w:r w:rsidRPr="006A1190">
        <w:rPr>
          <w:rFonts w:ascii="Times New Roman" w:hAnsi="Times New Roman" w:cs="Times New Roman"/>
          <w:szCs w:val="22"/>
          <w:lang w:eastAsia="de-DE"/>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553BDE68" w14:textId="48D377F8" w:rsidR="006A1190" w:rsidRPr="006842ED" w:rsidRDefault="006842ED" w:rsidP="002A6E1F">
      <w:pPr>
        <w:rPr>
          <w:rFonts w:ascii="Times New Roman" w:hAnsi="Times New Roman" w:cs="Times New Roman"/>
          <w:sz w:val="24"/>
          <w:szCs w:val="24"/>
          <w:lang w:eastAsia="de-DE"/>
        </w:rPr>
      </w:pPr>
      <w:commentRangeStart w:id="55"/>
      <w:r w:rsidRPr="006842ED">
        <w:rPr>
          <w:rFonts w:ascii="Times New Roman" w:hAnsi="Times New Roman" w:cs="Times New Roman"/>
          <w:sz w:val="24"/>
          <w:szCs w:val="24"/>
          <w:lang w:eastAsia="de-DE"/>
        </w:rPr>
        <w:t xml:space="preserve">To examine </w:t>
      </w:r>
      <w:r>
        <w:rPr>
          <w:rFonts w:ascii="Times New Roman" w:hAnsi="Times New Roman" w:cs="Times New Roman"/>
          <w:sz w:val="24"/>
          <w:szCs w:val="24"/>
          <w:lang w:eastAsia="de-DE"/>
        </w:rPr>
        <w:t>evet-related</w:t>
      </w:r>
      <w:r w:rsidRPr="006842ED">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 xml:space="preserve">gaze </w:t>
      </w:r>
      <w:r w:rsidRPr="006842ED">
        <w:rPr>
          <w:rFonts w:ascii="Times New Roman" w:hAnsi="Times New Roman" w:cs="Times New Roman"/>
          <w:sz w:val="24"/>
          <w:szCs w:val="24"/>
          <w:lang w:eastAsia="de-DE"/>
        </w:rPr>
        <w:t xml:space="preserve">behavior, we tested whether </w:t>
      </w:r>
      <w:r w:rsidR="002A6E1F" w:rsidRPr="002A6E1F">
        <w:rPr>
          <w:rFonts w:ascii="Times New Roman" w:hAnsi="Times New Roman" w:cs="Times New Roman"/>
          <w:sz w:val="24"/>
          <w:szCs w:val="24"/>
          <w:lang w:eastAsia="de-DE"/>
        </w:rPr>
        <w:t xml:space="preserve">exhibit more frequent fixations and shorter fixation durations when attending to the AOI </w:t>
      </w:r>
      <w:r w:rsidR="002A6E1F" w:rsidRPr="002A6E1F">
        <w:rPr>
          <w:rFonts w:ascii="Times New Roman" w:hAnsi="Times New Roman" w:cs="Times New Roman"/>
          <w:i/>
          <w:iCs/>
          <w:sz w:val="24"/>
          <w:szCs w:val="24"/>
          <w:lang w:eastAsia="de-DE"/>
        </w:rPr>
        <w:t>Disruptive Person</w:t>
      </w:r>
      <w:r w:rsidR="002A6E1F" w:rsidRPr="002A6E1F">
        <w:rPr>
          <w:rFonts w:ascii="Times New Roman" w:hAnsi="Times New Roman" w:cs="Times New Roman"/>
          <w:sz w:val="24"/>
          <w:szCs w:val="24"/>
          <w:lang w:eastAsia="de-DE"/>
        </w:rPr>
        <w:t xml:space="preserve"> compared to inexperienced teachers </w:t>
      </w:r>
      <w:r w:rsidRPr="006842ED">
        <w:rPr>
          <w:rFonts w:ascii="Times New Roman" w:hAnsi="Times New Roman" w:cs="Times New Roman"/>
          <w:sz w:val="24"/>
          <w:szCs w:val="24"/>
          <w:lang w:eastAsia="de-DE"/>
        </w:rPr>
        <w:t>(</w:t>
      </w:r>
      <w:r w:rsidRPr="002A6E1F">
        <w:rPr>
          <w:rFonts w:ascii="Times New Roman" w:hAnsi="Times New Roman" w:cs="Times New Roman"/>
          <w:b/>
          <w:bCs/>
          <w:sz w:val="24"/>
          <w:szCs w:val="24"/>
          <w:lang w:eastAsia="de-DE"/>
        </w:rPr>
        <w:t>Hypotheses 2b</w:t>
      </w:r>
      <w:r w:rsidRPr="006842ED">
        <w:rPr>
          <w:rFonts w:ascii="Times New Roman" w:hAnsi="Times New Roman" w:cs="Times New Roman"/>
          <w:sz w:val="24"/>
          <w:szCs w:val="24"/>
          <w:lang w:eastAsia="de-DE"/>
        </w:rPr>
        <w:t xml:space="preserve">). </w:t>
      </w:r>
      <w:commentRangeEnd w:id="55"/>
      <w:r w:rsidR="00834D8D">
        <w:rPr>
          <w:rStyle w:val="Kommentarzeichen"/>
        </w:rPr>
        <w:commentReference w:id="55"/>
      </w:r>
    </w:p>
    <w:p w14:paraId="0601D99B"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4618F5B" w14:textId="77777777" w:rsidR="00834D8D" w:rsidRPr="00834D8D" w:rsidRDefault="00834D8D" w:rsidP="00834D8D">
      <w:pPr>
        <w:rPr>
          <w:lang w:eastAsia="de-DE"/>
        </w:rPr>
      </w:pPr>
    </w:p>
    <w:p w14:paraId="4975BA86"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A653ADF"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35499065"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2DAC9E49" w14:textId="77777777" w:rsidR="00077C08" w:rsidRDefault="00077C08" w:rsidP="007C555E">
      <w:pPr>
        <w:pStyle w:val="berschrift1"/>
        <w:ind w:left="360"/>
        <w:jc w:val="left"/>
        <w:rPr>
          <w:rFonts w:ascii="Times New Roman" w:hAnsi="Times New Roman" w:cs="Times New Roman"/>
          <w:color w:val="DBDBDB" w:themeColor="accent3" w:themeTint="66"/>
          <w:sz w:val="24"/>
          <w:szCs w:val="24"/>
          <w:lang w:eastAsia="de-DE"/>
        </w:rPr>
      </w:pPr>
    </w:p>
    <w:p w14:paraId="6193DFA1" w14:textId="77777777" w:rsidR="00077C08" w:rsidRDefault="00077C08" w:rsidP="002A6E1F">
      <w:pPr>
        <w:pStyle w:val="berschrift1"/>
        <w:jc w:val="left"/>
        <w:rPr>
          <w:rFonts w:ascii="Times New Roman" w:hAnsi="Times New Roman" w:cs="Times New Roman"/>
          <w:color w:val="DBDBDB" w:themeColor="accent3" w:themeTint="66"/>
          <w:sz w:val="24"/>
          <w:szCs w:val="24"/>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lastRenderedPageBreak/>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745469F1" w14:textId="4A676CEE"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6F3709F0" w14:textId="77777777" w:rsidR="00CB5001" w:rsidRPr="00CB5001" w:rsidRDefault="00CB5001" w:rsidP="00CB5001">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Pr="00CB5001">
        <w:rPr>
          <w:rFonts w:ascii="Times New Roman" w:hAnsi="Times New Roman" w:cs="Times New Roman"/>
          <w:sz w:val="24"/>
        </w:rPr>
        <w:t xml:space="preserve">Beaty-O’Ferrall, M. E., Green, A., &amp; Hanna, F. (2010). Classroom Management Strategies for Difficult Students: Promoting Change through Relationships. </w:t>
      </w:r>
      <w:r w:rsidRPr="00CB5001">
        <w:rPr>
          <w:rFonts w:ascii="Times New Roman" w:hAnsi="Times New Roman" w:cs="Times New Roman"/>
          <w:i/>
          <w:iCs/>
          <w:sz w:val="24"/>
        </w:rPr>
        <w:t>Middle School Journal (J1)</w:t>
      </w:r>
      <w:r w:rsidRPr="00CB5001">
        <w:rPr>
          <w:rFonts w:ascii="Times New Roman" w:hAnsi="Times New Roman" w:cs="Times New Roman"/>
          <w:sz w:val="24"/>
        </w:rPr>
        <w:t xml:space="preserve">, </w:t>
      </w:r>
      <w:r w:rsidRPr="00CB5001">
        <w:rPr>
          <w:rFonts w:ascii="Times New Roman" w:hAnsi="Times New Roman" w:cs="Times New Roman"/>
          <w:i/>
          <w:iCs/>
          <w:sz w:val="24"/>
        </w:rPr>
        <w:t>41</w:t>
      </w:r>
      <w:r w:rsidRPr="00CB5001">
        <w:rPr>
          <w:rFonts w:ascii="Times New Roman" w:hAnsi="Times New Roman" w:cs="Times New Roman"/>
          <w:sz w:val="24"/>
        </w:rPr>
        <w:t>(4), 4–11.</w:t>
      </w:r>
    </w:p>
    <w:p w14:paraId="2D851FFE"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Gegenfurtner, A., Boucheix, J.-M., Gruber, H., Lehtinen, E., &amp; Lowe, R. K. (2020). </w:t>
      </w:r>
      <w:r w:rsidRPr="00CB5001">
        <w:rPr>
          <w:rFonts w:ascii="Times New Roman" w:hAnsi="Times New Roman" w:cs="Times New Roman"/>
          <w:i/>
          <w:iCs/>
          <w:sz w:val="24"/>
        </w:rPr>
        <w:t>The Gaze Relational Index as a Measure of Visual Expertise</w:t>
      </w:r>
      <w:r w:rsidRPr="00CB5001">
        <w:rPr>
          <w:rFonts w:ascii="Times New Roman" w:hAnsi="Times New Roman" w:cs="Times New Roman"/>
          <w:sz w:val="24"/>
        </w:rPr>
        <w:t xml:space="preserve">. </w:t>
      </w:r>
      <w:r w:rsidRPr="00CB5001">
        <w:rPr>
          <w:rFonts w:ascii="Times New Roman" w:hAnsi="Times New Roman" w:cs="Times New Roman"/>
          <w:i/>
          <w:iCs/>
          <w:sz w:val="24"/>
        </w:rPr>
        <w:t>3</w:t>
      </w:r>
      <w:r w:rsidRPr="00CB5001">
        <w:rPr>
          <w:rFonts w:ascii="Times New Roman" w:hAnsi="Times New Roman" w:cs="Times New Roman"/>
          <w:sz w:val="24"/>
        </w:rPr>
        <w:t>.</w:t>
      </w:r>
    </w:p>
    <w:p w14:paraId="67292B03"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CB5001">
        <w:rPr>
          <w:rFonts w:ascii="Times New Roman" w:hAnsi="Times New Roman" w:cs="Times New Roman"/>
          <w:i/>
          <w:iCs/>
          <w:sz w:val="24"/>
        </w:rPr>
        <w:t>Educational Assessment</w:t>
      </w:r>
      <w:r w:rsidRPr="00CB5001">
        <w:rPr>
          <w:rFonts w:ascii="Times New Roman" w:hAnsi="Times New Roman" w:cs="Times New Roman"/>
          <w:sz w:val="24"/>
        </w:rPr>
        <w:t xml:space="preserve">, </w:t>
      </w:r>
      <w:r w:rsidRPr="00CB5001">
        <w:rPr>
          <w:rFonts w:ascii="Times New Roman" w:hAnsi="Times New Roman" w:cs="Times New Roman"/>
          <w:i/>
          <w:iCs/>
          <w:sz w:val="24"/>
        </w:rPr>
        <w:t>20</w:t>
      </w:r>
      <w:r w:rsidRPr="00CB5001">
        <w:rPr>
          <w:rFonts w:ascii="Times New Roman" w:hAnsi="Times New Roman" w:cs="Times New Roman"/>
          <w:sz w:val="24"/>
        </w:rPr>
        <w:t>(3), 226–248. https://doi.org/10.1080/10627197.2015.1062087</w:t>
      </w:r>
    </w:p>
    <w:p w14:paraId="316406D4"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Grub, A.-S., Biermann, A., &amp; Brünken, R. (2020). </w:t>
      </w:r>
      <w:r w:rsidRPr="00CB5001">
        <w:rPr>
          <w:rFonts w:ascii="Times New Roman" w:hAnsi="Times New Roman" w:cs="Times New Roman"/>
          <w:i/>
          <w:iCs/>
          <w:sz w:val="24"/>
        </w:rPr>
        <w:t>Process-based measurement of professional vision of (prospective) teachers in the field of classroom management. A systematic review</w:t>
      </w:r>
      <w:r w:rsidRPr="00CB5001">
        <w:rPr>
          <w:rFonts w:ascii="Times New Roman" w:hAnsi="Times New Roman" w:cs="Times New Roman"/>
          <w:sz w:val="24"/>
        </w:rPr>
        <w:t>. https://doi.org/10.25656/01:21187</w:t>
      </w:r>
    </w:p>
    <w:p w14:paraId="6566CCB4"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rPr>
        <w:t xml:space="preserve">Helmke, A., Schrader, F.-W., Helmke, T., Lenske, G., Pham, G., Praetorius, A.-K., &amp; Ade-Thurow, M. (2013). </w:t>
      </w:r>
      <w:r w:rsidRPr="00CB5001">
        <w:rPr>
          <w:rFonts w:ascii="Times New Roman" w:hAnsi="Times New Roman" w:cs="Times New Roman"/>
          <w:i/>
          <w:iCs/>
          <w:sz w:val="24"/>
          <w:lang w:val="de-DE"/>
        </w:rPr>
        <w:t>Basisfragebogen EMU - Evidenzbasierte Methoden der Unterrichtsentwicklung</w:t>
      </w:r>
      <w:r w:rsidRPr="00CB5001">
        <w:rPr>
          <w:rFonts w:ascii="Times New Roman" w:hAnsi="Times New Roman" w:cs="Times New Roman"/>
          <w:sz w:val="24"/>
          <w:lang w:val="de-DE"/>
        </w:rPr>
        <w:t>. Unterrichtsdiagnostik. http://www.unterrichtsdiagnostik.info/downloads/fragebogen/</w:t>
      </w:r>
    </w:p>
    <w:p w14:paraId="33C7FF7D"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Kiel, E., Frey, A., &amp; Weiß, S. (2013). </w:t>
      </w:r>
      <w:r w:rsidRPr="00CB5001">
        <w:rPr>
          <w:rFonts w:ascii="Times New Roman" w:hAnsi="Times New Roman" w:cs="Times New Roman"/>
          <w:i/>
          <w:iCs/>
          <w:sz w:val="24"/>
          <w:lang w:val="de-DE"/>
        </w:rPr>
        <w:t>Trainingsbuch Klassenführung</w:t>
      </w:r>
      <w:r w:rsidRPr="00CB5001">
        <w:rPr>
          <w:rFonts w:ascii="Times New Roman" w:hAnsi="Times New Roman" w:cs="Times New Roman"/>
          <w:sz w:val="24"/>
          <w:lang w:val="de-DE"/>
        </w:rPr>
        <w:t>. Verlag Julius Klinkhardt.</w:t>
      </w:r>
    </w:p>
    <w:p w14:paraId="1AA1400B"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Kounin, J. S. (2006). </w:t>
      </w:r>
      <w:r w:rsidRPr="00CB5001">
        <w:rPr>
          <w:rFonts w:ascii="Times New Roman" w:hAnsi="Times New Roman" w:cs="Times New Roman"/>
          <w:i/>
          <w:iCs/>
          <w:sz w:val="24"/>
          <w:lang w:val="de-DE"/>
        </w:rPr>
        <w:t>Techniken der Klassenführung</w:t>
      </w:r>
      <w:r w:rsidRPr="00CB5001">
        <w:rPr>
          <w:rFonts w:ascii="Times New Roman" w:hAnsi="Times New Roman" w:cs="Times New Roman"/>
          <w:sz w:val="24"/>
          <w:lang w:val="de-DE"/>
        </w:rPr>
        <w:t>. Waxmann Verlag.</w:t>
      </w:r>
    </w:p>
    <w:p w14:paraId="3722B379"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lang w:val="de-DE"/>
        </w:rPr>
        <w:t xml:space="preserve">Lohmann, G., &amp; Meyer, H. (2003). </w:t>
      </w:r>
      <w:r w:rsidRPr="00CB5001">
        <w:rPr>
          <w:rFonts w:ascii="Times New Roman" w:hAnsi="Times New Roman" w:cs="Times New Roman"/>
          <w:i/>
          <w:iCs/>
          <w:sz w:val="24"/>
          <w:lang w:val="de-DE"/>
        </w:rPr>
        <w:t>Mit Sch"ulern klarkommen: Professioneller Umgang mit Unterrichtsst"orungen und Disziplinkonflikten</w:t>
      </w:r>
      <w:r w:rsidRPr="00CB5001">
        <w:rPr>
          <w:rFonts w:ascii="Times New Roman" w:hAnsi="Times New Roman" w:cs="Times New Roman"/>
          <w:sz w:val="24"/>
          <w:lang w:val="de-DE"/>
        </w:rPr>
        <w:t xml:space="preserve">. </w:t>
      </w:r>
      <w:r w:rsidRPr="00CB5001">
        <w:rPr>
          <w:rFonts w:ascii="Times New Roman" w:hAnsi="Times New Roman" w:cs="Times New Roman"/>
          <w:sz w:val="24"/>
        </w:rPr>
        <w:t>Cornelsen-Scriptor.</w:t>
      </w:r>
    </w:p>
    <w:p w14:paraId="494BFBC1"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Marzano, R. J. (2007). </w:t>
      </w:r>
      <w:r w:rsidRPr="00CB5001">
        <w:rPr>
          <w:rFonts w:ascii="Times New Roman" w:hAnsi="Times New Roman" w:cs="Times New Roman"/>
          <w:i/>
          <w:iCs/>
          <w:sz w:val="24"/>
        </w:rPr>
        <w:t>The Art and Science of Teaching: A Comprehensive Framework for Effective Instruction</w:t>
      </w:r>
      <w:r w:rsidRPr="00CB5001">
        <w:rPr>
          <w:rFonts w:ascii="Times New Roman" w:hAnsi="Times New Roman" w:cs="Times New Roman"/>
          <w:sz w:val="24"/>
        </w:rPr>
        <w:t>. ASCD.</w:t>
      </w:r>
    </w:p>
    <w:p w14:paraId="0305E9F1"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lastRenderedPageBreak/>
        <w:t xml:space="preserve">Negi, S., &amp; Mitra, R. (2020). Fixation duration and the learning process: An eye tracking study with subtitled videos. </w:t>
      </w:r>
      <w:r w:rsidRPr="00CB5001">
        <w:rPr>
          <w:rFonts w:ascii="Times New Roman" w:hAnsi="Times New Roman" w:cs="Times New Roman"/>
          <w:i/>
          <w:iCs/>
          <w:sz w:val="24"/>
        </w:rPr>
        <w:t>Journal of Eye Movement Research</w:t>
      </w:r>
      <w:r w:rsidRPr="00CB5001">
        <w:rPr>
          <w:rFonts w:ascii="Times New Roman" w:hAnsi="Times New Roman" w:cs="Times New Roman"/>
          <w:sz w:val="24"/>
        </w:rPr>
        <w:t xml:space="preserve">, </w:t>
      </w:r>
      <w:r w:rsidRPr="00CB5001">
        <w:rPr>
          <w:rFonts w:ascii="Times New Roman" w:hAnsi="Times New Roman" w:cs="Times New Roman"/>
          <w:i/>
          <w:iCs/>
          <w:sz w:val="24"/>
        </w:rPr>
        <w:t>13</w:t>
      </w:r>
      <w:r w:rsidRPr="00CB5001">
        <w:rPr>
          <w:rFonts w:ascii="Times New Roman" w:hAnsi="Times New Roman" w:cs="Times New Roman"/>
          <w:sz w:val="24"/>
        </w:rPr>
        <w:t>(6), 15. https://doi.org/10.16910/jemr.13.6.1</w:t>
      </w:r>
    </w:p>
    <w:p w14:paraId="14EC7954"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Onkhar, V., Dodou, D., &amp; de Winter, J. C. F. (2024). Evaluating the Tobii Pro Glasses 2 and 3 in static and dynamic conditions. </w:t>
      </w:r>
      <w:r w:rsidRPr="00CB5001">
        <w:rPr>
          <w:rFonts w:ascii="Times New Roman" w:hAnsi="Times New Roman" w:cs="Times New Roman"/>
          <w:i/>
          <w:iCs/>
          <w:sz w:val="24"/>
        </w:rPr>
        <w:t>Behavior Research Methods</w:t>
      </w:r>
      <w:r w:rsidRPr="00CB5001">
        <w:rPr>
          <w:rFonts w:ascii="Times New Roman" w:hAnsi="Times New Roman" w:cs="Times New Roman"/>
          <w:sz w:val="24"/>
        </w:rPr>
        <w:t xml:space="preserve">, </w:t>
      </w:r>
      <w:r w:rsidRPr="00CB5001">
        <w:rPr>
          <w:rFonts w:ascii="Times New Roman" w:hAnsi="Times New Roman" w:cs="Times New Roman"/>
          <w:i/>
          <w:iCs/>
          <w:sz w:val="24"/>
        </w:rPr>
        <w:t>56</w:t>
      </w:r>
      <w:r w:rsidRPr="00CB5001">
        <w:rPr>
          <w:rFonts w:ascii="Times New Roman" w:hAnsi="Times New Roman" w:cs="Times New Roman"/>
          <w:sz w:val="24"/>
        </w:rPr>
        <w:t>(5), 4221–4238. https://doi.org/10.3758/s13428-023-02173-7</w:t>
      </w:r>
    </w:p>
    <w:p w14:paraId="4EF73687"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RStudio Team. (2020). </w:t>
      </w:r>
      <w:r w:rsidRPr="00CB5001">
        <w:rPr>
          <w:rFonts w:ascii="Times New Roman" w:hAnsi="Times New Roman" w:cs="Times New Roman"/>
          <w:i/>
          <w:iCs/>
          <w:sz w:val="24"/>
        </w:rPr>
        <w:t>RStudio: Integrated Development Environment for R</w:t>
      </w:r>
      <w:r w:rsidRPr="00CB5001">
        <w:rPr>
          <w:rFonts w:ascii="Times New Roman" w:hAnsi="Times New Roman" w:cs="Times New Roman"/>
          <w:sz w:val="24"/>
        </w:rPr>
        <w:t>. RStudio, PBC.</w:t>
      </w:r>
    </w:p>
    <w:p w14:paraId="7CF3AD8F"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Rüedi, J. (2014). Zur Bedeutung positive Beziehungen für die Klassenführung und den Umgang mit Unterrichtsstörungen. </w:t>
      </w:r>
      <w:r w:rsidRPr="00CB5001">
        <w:rPr>
          <w:rFonts w:ascii="Times New Roman" w:hAnsi="Times New Roman" w:cs="Times New Roman"/>
          <w:i/>
          <w:iCs/>
          <w:sz w:val="24"/>
          <w:lang w:val="de-DE"/>
        </w:rPr>
        <w:t>Beziehungen in Schule Und Unterricht. Teil</w:t>
      </w:r>
      <w:r w:rsidRPr="00CB5001">
        <w:rPr>
          <w:rFonts w:ascii="Times New Roman" w:hAnsi="Times New Roman" w:cs="Times New Roman"/>
          <w:sz w:val="24"/>
          <w:lang w:val="de-DE"/>
        </w:rPr>
        <w:t xml:space="preserve">, </w:t>
      </w:r>
      <w:r w:rsidRPr="00CB5001">
        <w:rPr>
          <w:rFonts w:ascii="Times New Roman" w:hAnsi="Times New Roman" w:cs="Times New Roman"/>
          <w:i/>
          <w:iCs/>
          <w:sz w:val="24"/>
          <w:lang w:val="de-DE"/>
        </w:rPr>
        <w:t>3</w:t>
      </w:r>
      <w:r w:rsidRPr="00CB5001">
        <w:rPr>
          <w:rFonts w:ascii="Times New Roman" w:hAnsi="Times New Roman" w:cs="Times New Roman"/>
          <w:sz w:val="24"/>
          <w:lang w:val="de-DE"/>
        </w:rPr>
        <w:t>, 105–126.</w:t>
      </w:r>
    </w:p>
    <w:p w14:paraId="2B5642F5" w14:textId="77777777" w:rsidR="00CB5001" w:rsidRPr="00CB5001" w:rsidRDefault="00CB5001" w:rsidP="00CB5001">
      <w:pPr>
        <w:pStyle w:val="Literaturverzeichnis"/>
        <w:rPr>
          <w:rFonts w:ascii="Times New Roman" w:hAnsi="Times New Roman" w:cs="Times New Roman"/>
          <w:sz w:val="24"/>
          <w:lang w:val="de-DE"/>
        </w:rPr>
      </w:pPr>
      <w:r w:rsidRPr="00CB5001">
        <w:rPr>
          <w:rFonts w:ascii="Times New Roman" w:hAnsi="Times New Roman" w:cs="Times New Roman"/>
          <w:sz w:val="24"/>
          <w:lang w:val="de-DE"/>
        </w:rPr>
        <w:t xml:space="preserve">Tobii AB. (2024). </w:t>
      </w:r>
      <w:r w:rsidRPr="00CB5001">
        <w:rPr>
          <w:rFonts w:ascii="Times New Roman" w:hAnsi="Times New Roman" w:cs="Times New Roman"/>
          <w:i/>
          <w:iCs/>
          <w:sz w:val="24"/>
          <w:lang w:val="de-DE"/>
        </w:rPr>
        <w:t>Tobii Pro Lab User Manual v 24.21</w:t>
      </w:r>
      <w:r w:rsidRPr="00CB5001">
        <w:rPr>
          <w:rFonts w:ascii="Times New Roman" w:hAnsi="Times New Roman" w:cs="Times New Roman"/>
          <w:sz w:val="24"/>
          <w:lang w:val="de-DE"/>
        </w:rPr>
        <w:t>. https://go.tobii.com/tobii_pro_lab_user_manual</w:t>
      </w:r>
    </w:p>
    <w:p w14:paraId="27537C29" w14:textId="77777777" w:rsidR="00CB5001" w:rsidRPr="00CB5001" w:rsidRDefault="00CB5001" w:rsidP="00CB5001">
      <w:pPr>
        <w:pStyle w:val="Literaturverzeichnis"/>
        <w:rPr>
          <w:rFonts w:ascii="Times New Roman" w:hAnsi="Times New Roman" w:cs="Times New Roman"/>
          <w:sz w:val="24"/>
        </w:rPr>
      </w:pPr>
      <w:r w:rsidRPr="00CB5001">
        <w:rPr>
          <w:rFonts w:ascii="Times New Roman" w:hAnsi="Times New Roman" w:cs="Times New Roman"/>
          <w:sz w:val="24"/>
        </w:rPr>
        <w:t xml:space="preserve">Wickham, H. (2016). </w:t>
      </w:r>
      <w:r w:rsidRPr="00CB5001">
        <w:rPr>
          <w:rFonts w:ascii="Times New Roman" w:hAnsi="Times New Roman" w:cs="Times New Roman"/>
          <w:i/>
          <w:iCs/>
          <w:sz w:val="24"/>
        </w:rPr>
        <w:t>ggplot2: Elegant Graphics for Data Analysis</w:t>
      </w:r>
      <w:r w:rsidRPr="00CB5001">
        <w:rPr>
          <w:rFonts w:ascii="Times New Roman" w:hAnsi="Times New Roman" w:cs="Times New Roman"/>
          <w:sz w:val="24"/>
        </w:rPr>
        <w:t>. Springer-Verlag New York. https://doi.org/10.1007/978-0-387-98141-3</w:t>
      </w:r>
    </w:p>
    <w:p w14:paraId="48ADE2B6" w14:textId="68E24A13" w:rsidR="002A4F59"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7EF8BDD9"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61F95407" w14:textId="77777777" w:rsidR="002A4F59" w:rsidRDefault="002A4F59" w:rsidP="007C555E">
      <w:pPr>
        <w:ind w:firstLine="0"/>
        <w:rPr>
          <w:rFonts w:ascii="Times New Roman" w:hAnsi="Times New Roman" w:cs="Times New Roman"/>
          <w:color w:val="DBDBDB" w:themeColor="accent3" w:themeTint="66"/>
          <w:sz w:val="24"/>
          <w:szCs w:val="24"/>
        </w:rPr>
      </w:pPr>
    </w:p>
    <w:p w14:paraId="5A7E1B0B" w14:textId="77777777" w:rsidR="00671016" w:rsidRDefault="00671016" w:rsidP="007C555E">
      <w:pPr>
        <w:ind w:firstLine="0"/>
        <w:rPr>
          <w:rFonts w:ascii="Times New Roman" w:hAnsi="Times New Roman" w:cs="Times New Roman"/>
          <w:color w:val="DBDBDB" w:themeColor="accent3" w:themeTint="66"/>
          <w:sz w:val="24"/>
          <w:szCs w:val="24"/>
        </w:rPr>
      </w:pPr>
    </w:p>
    <w:p w14:paraId="6453E15C" w14:textId="77777777" w:rsidR="00671016" w:rsidRDefault="00671016" w:rsidP="007C555E">
      <w:pPr>
        <w:ind w:firstLine="0"/>
        <w:rPr>
          <w:rFonts w:ascii="Times New Roman" w:hAnsi="Times New Roman" w:cs="Times New Roman"/>
          <w:color w:val="DBDBDB" w:themeColor="accent3" w:themeTint="66"/>
          <w:sz w:val="24"/>
          <w:szCs w:val="24"/>
        </w:rPr>
      </w:pPr>
    </w:p>
    <w:p w14:paraId="79FA3B7E" w14:textId="77777777" w:rsidR="00671016" w:rsidRDefault="00671016" w:rsidP="007C555E">
      <w:pPr>
        <w:ind w:firstLine="0"/>
        <w:rPr>
          <w:rFonts w:ascii="Times New Roman" w:hAnsi="Times New Roman" w:cs="Times New Roman"/>
          <w:color w:val="DBDBDB" w:themeColor="accent3" w:themeTint="66"/>
          <w:sz w:val="24"/>
          <w:szCs w:val="24"/>
        </w:rPr>
      </w:pPr>
    </w:p>
    <w:p w14:paraId="10DEDA34" w14:textId="77777777" w:rsidR="00671016" w:rsidRDefault="00671016" w:rsidP="007C555E">
      <w:pPr>
        <w:ind w:firstLine="0"/>
        <w:rPr>
          <w:rFonts w:ascii="Times New Roman" w:hAnsi="Times New Roman" w:cs="Times New Roman"/>
          <w:color w:val="DBDBDB" w:themeColor="accent3" w:themeTint="66"/>
          <w:sz w:val="24"/>
          <w:szCs w:val="24"/>
        </w:rPr>
      </w:pPr>
    </w:p>
    <w:p w14:paraId="3838BDFE" w14:textId="77777777" w:rsidR="00671016" w:rsidRPr="00B76258" w:rsidRDefault="00671016" w:rsidP="007C555E">
      <w:pPr>
        <w:ind w:firstLine="0"/>
        <w:rPr>
          <w:rFonts w:ascii="Times New Roman" w:hAnsi="Times New Roman" w:cs="Times New Roman"/>
          <w:color w:val="DBDBDB" w:themeColor="accent3" w:themeTint="66"/>
          <w:sz w:val="24"/>
          <w:szCs w:val="24"/>
        </w:rPr>
      </w:pP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Looking at phone</w:t>
            </w:r>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Chatting</w:t>
            </w:r>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Head on table</w:t>
            </w:r>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73B4C4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1C4153A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75E0DD86" w14:textId="314B9D0B" w:rsidR="00980054" w:rsidRPr="00B76258" w:rsidRDefault="00980054" w:rsidP="007C555E">
      <w:pPr>
        <w:ind w:firstLine="0"/>
        <w:rPr>
          <w:rFonts w:ascii="Times New Roman" w:hAnsi="Times New Roman" w:cs="Times New Roman"/>
          <w:color w:val="DBDBDB" w:themeColor="accent3" w:themeTint="66"/>
          <w:sz w:val="24"/>
          <w:szCs w:val="24"/>
        </w:rPr>
      </w:pPr>
    </w:p>
    <w:p w14:paraId="3123F583" w14:textId="77777777" w:rsidR="00B51FFE" w:rsidRPr="00B76258" w:rsidRDefault="00B51FFE" w:rsidP="007C555E">
      <w:pPr>
        <w:ind w:firstLine="0"/>
        <w:rPr>
          <w:rFonts w:ascii="Times New Roman" w:hAnsi="Times New Roman" w:cs="Times New Roman"/>
          <w:color w:val="DBDBDB" w:themeColor="accent3" w:themeTint="66"/>
          <w:sz w:val="24"/>
          <w:szCs w:val="24"/>
        </w:rPr>
      </w:pPr>
    </w:p>
    <w:p w14:paraId="40599E0F" w14:textId="391C033C" w:rsidR="002A4F59" w:rsidRPr="00B76258" w:rsidRDefault="002A4F59" w:rsidP="007C555E">
      <w:pPr>
        <w:ind w:firstLine="0"/>
        <w:rPr>
          <w:rFonts w:ascii="Times New Roman" w:hAnsi="Times New Roman" w:cs="Times New Roman"/>
          <w:color w:val="DBDBDB" w:themeColor="accent3" w:themeTint="66"/>
          <w:sz w:val="24"/>
          <w:szCs w:val="24"/>
        </w:rPr>
      </w:pPr>
    </w:p>
    <w:p w14:paraId="02B4E13A" w14:textId="77777777" w:rsidR="00997A8E" w:rsidRPr="00B76258" w:rsidRDefault="00997A8E"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5063BD83" w14:textId="77777777" w:rsidR="00980054" w:rsidRPr="00B76258" w:rsidRDefault="00980054" w:rsidP="007C555E">
      <w:pPr>
        <w:ind w:firstLine="0"/>
        <w:rPr>
          <w:rFonts w:ascii="Times New Roman" w:hAnsi="Times New Roman" w:cs="Times New Roman"/>
          <w:color w:val="DBDBDB" w:themeColor="accent3" w:themeTint="66"/>
          <w:sz w:val="24"/>
          <w:szCs w:val="24"/>
        </w:rPr>
      </w:pPr>
    </w:p>
    <w:sectPr w:rsidR="00980054" w:rsidRPr="00B76258" w:rsidSect="00E23B06">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2" w:author="Mandy Klatt" w:date="2025-01-10T15:11:00Z" w:initials="MK">
    <w:p w14:paraId="1B87A40F" w14:textId="2AA5B4EF" w:rsidR="00B75CE8" w:rsidRPr="00B75CE8" w:rsidRDefault="00B75CE8">
      <w:pPr>
        <w:pStyle w:val="Kommentartext"/>
        <w:rPr>
          <w:lang w:val="de-DE"/>
        </w:rPr>
      </w:pPr>
      <w:r>
        <w:rPr>
          <w:rStyle w:val="Kommentarzeichen"/>
        </w:rPr>
        <w:annotationRef/>
      </w:r>
      <w:r w:rsidRPr="00B75CE8">
        <w:rPr>
          <w:lang w:val="de-DE"/>
        </w:rPr>
        <w:t xml:space="preserve">Bleiben wir beim Wording konsistent </w:t>
      </w:r>
      <w:r>
        <w:rPr>
          <w:lang w:val="de-DE"/>
        </w:rPr>
        <w:t xml:space="preserve">bei </w:t>
      </w:r>
      <w:r w:rsidR="00706082">
        <w:rPr>
          <w:lang w:val="de-DE"/>
        </w:rPr>
        <w:t>„classroom events“ oder „classroom disruptions“?</w:t>
      </w:r>
    </w:p>
  </w:comment>
  <w:comment w:id="3" w:author="Lotz, Christin" w:date="2025-01-23T11:05:00Z" w:initials="LC">
    <w:p w14:paraId="43549CB1" w14:textId="55611117" w:rsidR="005F0ED6" w:rsidRPr="002C41B0" w:rsidRDefault="005F0ED6">
      <w:pPr>
        <w:pStyle w:val="Kommentartext"/>
      </w:pPr>
      <w:r>
        <w:rPr>
          <w:rStyle w:val="Kommentarzeichen"/>
        </w:rPr>
        <w:annotationRef/>
      </w:r>
      <w:r w:rsidR="002C41B0">
        <w:t>disruptions</w:t>
      </w:r>
    </w:p>
  </w:comment>
  <w:comment w:id="10" w:author="Lotz, Christin" w:date="2025-01-23T11:08:00Z" w:initials="LC">
    <w:p w14:paraId="1E232623" w14:textId="77777777" w:rsidR="005F0ED6" w:rsidRDefault="005F0ED6">
      <w:pPr>
        <w:pStyle w:val="Kommentartext"/>
        <w:rPr>
          <w:lang w:val="de-DE"/>
        </w:rPr>
      </w:pPr>
      <w:r>
        <w:rPr>
          <w:rStyle w:val="Kommentarzeichen"/>
        </w:rPr>
        <w:annotationRef/>
      </w:r>
      <w:r w:rsidRPr="005F0ED6">
        <w:rPr>
          <w:lang w:val="de-DE"/>
        </w:rPr>
        <w:t>Hier ist unklar, was s</w:t>
      </w:r>
      <w:r>
        <w:rPr>
          <w:lang w:val="de-DE"/>
        </w:rPr>
        <w:t>ession ist.</w:t>
      </w:r>
    </w:p>
    <w:p w14:paraId="1C338F4C" w14:textId="5169F2D8" w:rsidR="005F0ED6" w:rsidRPr="005F0ED6" w:rsidRDefault="005F0ED6">
      <w:pPr>
        <w:pStyle w:val="Kommentartext"/>
        <w:rPr>
          <w:lang w:val="de-DE"/>
        </w:rPr>
      </w:pPr>
      <w:r>
        <w:rPr>
          <w:lang w:val="de-DE"/>
        </w:rPr>
        <w:t>Ist damit die teaching unit oder die ganze Studie gemeint.</w:t>
      </w:r>
    </w:p>
  </w:comment>
  <w:comment w:id="12" w:author="Mandy Klatt" w:date="2025-01-10T15:16:00Z" w:initials="MK">
    <w:p w14:paraId="26E61183" w14:textId="0F19D920" w:rsidR="00CF56DE" w:rsidRPr="00CF56DE" w:rsidRDefault="00CF56DE">
      <w:pPr>
        <w:pStyle w:val="Kommentartext"/>
        <w:rPr>
          <w:lang w:val="de-DE"/>
        </w:rPr>
      </w:pPr>
      <w:r>
        <w:rPr>
          <w:rStyle w:val="Kommentarzeichen"/>
        </w:rPr>
        <w:annotationRef/>
      </w:r>
      <w:r w:rsidR="00656C07">
        <w:rPr>
          <w:lang w:val="de-DE"/>
        </w:rPr>
        <w:t>Wir hatten eigentlich gesagt, dass wir uns die erste Research Question explorativ anschauen, aber v</w:t>
      </w:r>
      <w:r w:rsidRPr="00CF56DE">
        <w:rPr>
          <w:lang w:val="de-DE"/>
        </w:rPr>
        <w:t>ielleicht kann man daraus doch e</w:t>
      </w:r>
      <w:r>
        <w:rPr>
          <w:lang w:val="de-DE"/>
        </w:rPr>
        <w:t>ine Hypothese formulieren?</w:t>
      </w:r>
      <w:r w:rsidR="00DC2C31">
        <w:rPr>
          <w:lang w:val="de-DE"/>
        </w:rPr>
        <w:t xml:space="preserve"> Aus der bisherigen Forschung kann man diese Hypothese auf jeden Fall ableiten</w:t>
      </w:r>
      <w:r w:rsidR="00EC3465">
        <w:rPr>
          <w:lang w:val="de-DE"/>
        </w:rPr>
        <w:t>, dass am meisten auf Studierende geschaut wird. Und dass am wenigsten auf die störende Person geschaut wird, ist in unserem Setting logisch.</w:t>
      </w:r>
    </w:p>
  </w:comment>
  <w:comment w:id="13" w:author="Lotz, Christin" w:date="2025-01-23T11:11:00Z" w:initials="LC">
    <w:p w14:paraId="595E28DC" w14:textId="77777777" w:rsidR="005F0ED6" w:rsidRDefault="005F0ED6">
      <w:pPr>
        <w:pStyle w:val="Kommentartext"/>
        <w:rPr>
          <w:lang w:val="de-DE"/>
        </w:rPr>
      </w:pPr>
      <w:r>
        <w:rPr>
          <w:rStyle w:val="Kommentarzeichen"/>
        </w:rPr>
        <w:annotationRef/>
      </w:r>
      <w:r w:rsidRPr="005F0ED6">
        <w:rPr>
          <w:lang w:val="de-DE"/>
        </w:rPr>
        <w:t>Logisch vielleicht, versteht man a</w:t>
      </w:r>
      <w:r>
        <w:rPr>
          <w:lang w:val="de-DE"/>
        </w:rPr>
        <w:t>ber zu dem Zeitpunkt nicht. Hört sich erstmal sehr contra-intuitiv an.</w:t>
      </w:r>
    </w:p>
    <w:p w14:paraId="2E33B82A" w14:textId="77777777" w:rsidR="00656EA6" w:rsidRDefault="00656EA6">
      <w:pPr>
        <w:pStyle w:val="Kommentartext"/>
        <w:rPr>
          <w:lang w:val="de-DE"/>
        </w:rPr>
      </w:pPr>
      <w:r>
        <w:rPr>
          <w:lang w:val="de-DE"/>
        </w:rPr>
        <w:t>Vielleicht macht es mehr Sinn zu sagen, dass es verschiedene Areas gibt, auf die die LPs schauen können, wie z.B. … (ein paar aufzählen) und dann sagen, dass wir deskriptiv die prozentuale Verteilung der Number and Duration auf dieses Areas anschauen.</w:t>
      </w:r>
    </w:p>
    <w:p w14:paraId="064CB5E1" w14:textId="77777777" w:rsidR="00656EA6" w:rsidRDefault="00656EA6">
      <w:pPr>
        <w:pStyle w:val="Kommentartext"/>
        <w:rPr>
          <w:lang w:val="de-DE"/>
        </w:rPr>
      </w:pPr>
    </w:p>
    <w:p w14:paraId="631F1D53" w14:textId="120C9CA4" w:rsidR="00656EA6" w:rsidRPr="005F0ED6" w:rsidRDefault="00656EA6">
      <w:pPr>
        <w:pStyle w:val="Kommentartext"/>
        <w:rPr>
          <w:lang w:val="de-DE"/>
        </w:rPr>
      </w:pPr>
      <w:r>
        <w:rPr>
          <w:lang w:val="de-DE"/>
        </w:rPr>
        <w:t>Ich würde sagen, die Hypothese, dass Aufmerksamkeit auf relevante Areas fällt ist gut, aber die Hypothese, dass am kürzesten auf die Störende Person geschaut wird, braucht es an der Stelle nicht. Da zu kompliziert zu erklären, warum. Das kann man dann in der Diskussion erklären, wenn der Leser das Design der Studie besser kennt.</w:t>
      </w:r>
    </w:p>
  </w:comment>
  <w:comment w:id="14" w:author="Lotz, Christin" w:date="2025-01-23T11:19:00Z" w:initials="LC">
    <w:p w14:paraId="6E3DC3CA" w14:textId="43221462" w:rsidR="00656EA6" w:rsidRPr="00656EA6" w:rsidRDefault="00656EA6">
      <w:pPr>
        <w:pStyle w:val="Kommentartext"/>
        <w:rPr>
          <w:lang w:val="de-DE"/>
        </w:rPr>
      </w:pPr>
      <w:r>
        <w:rPr>
          <w:rStyle w:val="Kommentarzeichen"/>
        </w:rPr>
        <w:annotationRef/>
      </w:r>
      <w:r w:rsidRPr="00656EA6">
        <w:rPr>
          <w:lang w:val="de-DE"/>
        </w:rPr>
        <w:t>Es ist g</w:t>
      </w:r>
      <w:r>
        <w:rPr>
          <w:lang w:val="de-DE"/>
        </w:rPr>
        <w:t>ut, dass die Hypothese 2 mit einem Einleitungssatz beginnt. Es wäre gut, wenn du hier nicht nur den GRI sondern auch die anderen Maße schon erwähnst. Die kommen sonst etwas überraschend.</w:t>
      </w:r>
    </w:p>
  </w:comment>
  <w:comment w:id="15" w:author="Lotz, Christin" w:date="2025-01-23T11:17:00Z" w:initials="LC">
    <w:p w14:paraId="56762BF4" w14:textId="77777777" w:rsidR="00656EA6" w:rsidRDefault="00656EA6">
      <w:pPr>
        <w:pStyle w:val="Kommentartext"/>
        <w:rPr>
          <w:lang w:val="de-DE"/>
        </w:rPr>
      </w:pPr>
      <w:r>
        <w:rPr>
          <w:rStyle w:val="Kommentarzeichen"/>
        </w:rPr>
        <w:annotationRef/>
      </w:r>
      <w:r w:rsidRPr="00656EA6">
        <w:rPr>
          <w:lang w:val="de-DE"/>
        </w:rPr>
        <w:t>Hier noch nicht. Verwirrt an</w:t>
      </w:r>
      <w:r>
        <w:rPr>
          <w:lang w:val="de-DE"/>
        </w:rPr>
        <w:t xml:space="preserve"> der Stelle nur.</w:t>
      </w:r>
    </w:p>
    <w:p w14:paraId="40E8F0C9" w14:textId="6D72F56A" w:rsidR="00656EA6" w:rsidRPr="00656EA6" w:rsidRDefault="00656EA6">
      <w:pPr>
        <w:pStyle w:val="Kommentartext"/>
        <w:rPr>
          <w:lang w:val="de-DE"/>
        </w:rPr>
      </w:pPr>
      <w:r>
        <w:rPr>
          <w:lang w:val="de-DE"/>
        </w:rPr>
        <w:t>Vielleicht kann man das auch eher inhaltich framen = relevante Bereiche wie z.B. students.</w:t>
      </w:r>
    </w:p>
  </w:comment>
  <w:comment w:id="16" w:author="Lotz, Christin" w:date="2025-01-23T11:21:00Z" w:initials="LC">
    <w:p w14:paraId="13C57D22" w14:textId="77777777" w:rsidR="00656EA6" w:rsidRDefault="00656EA6">
      <w:pPr>
        <w:pStyle w:val="Kommentartext"/>
        <w:rPr>
          <w:lang w:val="de-DE"/>
        </w:rPr>
      </w:pPr>
      <w:r>
        <w:rPr>
          <w:rStyle w:val="Kommentarzeichen"/>
        </w:rPr>
        <w:annotationRef/>
      </w:r>
      <w:r w:rsidRPr="00656EA6">
        <w:rPr>
          <w:lang w:val="de-DE"/>
        </w:rPr>
        <w:t xml:space="preserve">Würde ich ne neue </w:t>
      </w:r>
      <w:r>
        <w:rPr>
          <w:lang w:val="de-DE"/>
        </w:rPr>
        <w:t>ResearchQuestion machen.</w:t>
      </w:r>
    </w:p>
    <w:p w14:paraId="0D74DB3B" w14:textId="70BB2A1F" w:rsidR="00656EA6" w:rsidRPr="00656EA6" w:rsidRDefault="00656EA6">
      <w:pPr>
        <w:pStyle w:val="Kommentartext"/>
        <w:rPr>
          <w:lang w:val="de-DE"/>
        </w:rPr>
      </w:pPr>
      <w:r>
        <w:rPr>
          <w:lang w:val="de-DE"/>
        </w:rPr>
        <w:t>Das Thema ist zu groß, als dass es hier einfach so als add-on zu 2. Mitlaufen kann.</w:t>
      </w:r>
    </w:p>
  </w:comment>
  <w:comment w:id="17" w:author="Lotz, Christin" w:date="2025-01-23T11:23:00Z" w:initials="LC">
    <w:p w14:paraId="35517CF1" w14:textId="3D87DFDF" w:rsidR="005E3944" w:rsidRPr="00F416DD" w:rsidRDefault="005E3944">
      <w:pPr>
        <w:pStyle w:val="Kommentartext"/>
        <w:rPr>
          <w:lang w:val="de-DE"/>
        </w:rPr>
      </w:pPr>
      <w:r>
        <w:rPr>
          <w:rStyle w:val="Kommentarzeichen"/>
        </w:rPr>
        <w:annotationRef/>
      </w:r>
      <w:r w:rsidRPr="00F416DD">
        <w:rPr>
          <w:lang w:val="de-DE"/>
        </w:rPr>
        <w:t>Werden in 3. keine Experstise-Unterschiede mehr betrachtet?</w:t>
      </w:r>
    </w:p>
  </w:comment>
  <w:comment w:id="18" w:author="Lotz, Christin" w:date="2025-01-23T11:24:00Z" w:initials="LC">
    <w:p w14:paraId="605A02B3" w14:textId="6BFE44E6" w:rsidR="00F416DD" w:rsidRPr="00F416DD" w:rsidRDefault="00F416DD">
      <w:pPr>
        <w:pStyle w:val="Kommentartext"/>
        <w:rPr>
          <w:lang w:val="de-DE"/>
        </w:rPr>
      </w:pPr>
      <w:r>
        <w:rPr>
          <w:rStyle w:val="Kommentarzeichen"/>
        </w:rPr>
        <w:annotationRef/>
      </w:r>
      <w:r w:rsidRPr="00F416DD">
        <w:rPr>
          <w:lang w:val="de-DE"/>
        </w:rPr>
        <w:t>Ich</w:t>
      </w:r>
      <w:r>
        <w:rPr>
          <w:lang w:val="de-DE"/>
        </w:rPr>
        <w:t xml:space="preserve"> glaub, das ist nicht die richtige Übesetzung fürs Ref. Vielleicht macht es Sinneinfach zu sagen, dass sie das zweite Staatsexamen haben. Zumindest im Klammern.</w:t>
      </w:r>
    </w:p>
  </w:comment>
  <w:comment w:id="19" w:author="Lotz, Christin" w:date="2025-01-23T11:27:00Z" w:initials="LC">
    <w:p w14:paraId="54D10A7A" w14:textId="23B53C4C" w:rsidR="00F416DD" w:rsidRPr="002C41B0" w:rsidRDefault="00F416DD">
      <w:pPr>
        <w:pStyle w:val="Kommentartext"/>
        <w:rPr>
          <w:lang w:val="de-DE"/>
        </w:rPr>
      </w:pPr>
      <w:r>
        <w:rPr>
          <w:rStyle w:val="Kommentarzeichen"/>
        </w:rPr>
        <w:annotationRef/>
      </w:r>
      <w:r w:rsidRPr="002C41B0">
        <w:rPr>
          <w:lang w:val="de-DE"/>
        </w:rPr>
        <w:t>Kann evtl. Gestrichen warden.</w:t>
      </w:r>
    </w:p>
  </w:comment>
  <w:comment w:id="24" w:author="Lotz, Christin" w:date="2025-01-23T11:29:00Z" w:initials="LC">
    <w:p w14:paraId="4135E8A3" w14:textId="2493C956" w:rsidR="004A4B15" w:rsidRPr="002C41B0" w:rsidRDefault="004A4B15">
      <w:pPr>
        <w:pStyle w:val="Kommentartext"/>
        <w:rPr>
          <w:lang w:val="de-DE"/>
        </w:rPr>
      </w:pPr>
      <w:r>
        <w:rPr>
          <w:rStyle w:val="Kommentarzeichen"/>
        </w:rPr>
        <w:annotationRef/>
      </w:r>
      <w:r w:rsidRPr="002C41B0">
        <w:rPr>
          <w:lang w:val="de-DE"/>
        </w:rPr>
        <w:t>Irgendwo sagen dass class = 3 actors = students</w:t>
      </w:r>
    </w:p>
  </w:comment>
  <w:comment w:id="21" w:author="Lotz, Christin" w:date="2025-01-23T11:52:00Z" w:initials="LC">
    <w:p w14:paraId="1D98A99F" w14:textId="478E6508" w:rsidR="007B09C6" w:rsidRPr="007B09C6" w:rsidRDefault="007B09C6">
      <w:pPr>
        <w:pStyle w:val="Kommentartext"/>
        <w:rPr>
          <w:lang w:val="de-DE"/>
        </w:rPr>
      </w:pPr>
      <w:r>
        <w:rPr>
          <w:rStyle w:val="Kommentarzeichen"/>
        </w:rPr>
        <w:annotationRef/>
      </w:r>
      <w:r w:rsidRPr="007B09C6">
        <w:rPr>
          <w:lang w:val="de-DE"/>
        </w:rPr>
        <w:t>Hier mjss noch die I</w:t>
      </w:r>
      <w:r>
        <w:rPr>
          <w:lang w:val="de-DE"/>
        </w:rPr>
        <w:t>fo kommen, dass die Störung nach der ersten Reaktion unterlassen wurde oder nach 30 Sekunden  auch so endete,auch wenn nicht interveniert wurde.</w:t>
      </w:r>
    </w:p>
  </w:comment>
  <w:comment w:id="25" w:author="Lotz, Christin" w:date="2025-01-23T11:30:00Z" w:initials="LC">
    <w:p w14:paraId="7E8F4C02" w14:textId="77777777" w:rsidR="004A4B15" w:rsidRDefault="004A4B15">
      <w:pPr>
        <w:pStyle w:val="Kommentartext"/>
        <w:rPr>
          <w:lang w:val="de-DE"/>
        </w:rPr>
      </w:pPr>
      <w:r>
        <w:rPr>
          <w:rStyle w:val="Kommentarzeichen"/>
        </w:rPr>
        <w:annotationRef/>
      </w:r>
      <w:r w:rsidRPr="004A4B15">
        <w:rPr>
          <w:lang w:val="de-DE"/>
        </w:rPr>
        <w:t>Da die</w:t>
      </w:r>
      <w:r>
        <w:rPr>
          <w:lang w:val="de-DE"/>
        </w:rPr>
        <w:t xml:space="preserve"> Unterteilung der</w:t>
      </w:r>
      <w:r w:rsidRPr="004A4B15">
        <w:rPr>
          <w:lang w:val="de-DE"/>
        </w:rPr>
        <w:t xml:space="preserve"> disruptions Teil der Hypothese</w:t>
      </w:r>
      <w:r>
        <w:rPr>
          <w:lang w:val="de-DE"/>
        </w:rPr>
        <w:t xml:space="preserve"> ist, brauchen die mehr Aufmerksamkeit und sollten explizit vorgestellt werden. </w:t>
      </w:r>
    </w:p>
    <w:p w14:paraId="61F29E11" w14:textId="4C64B9C0" w:rsidR="004A4B15" w:rsidRPr="004A4B15" w:rsidRDefault="004A4B15">
      <w:pPr>
        <w:pStyle w:val="Kommentartext"/>
        <w:rPr>
          <w:lang w:val="de-DE"/>
        </w:rPr>
      </w:pPr>
      <w:r>
        <w:rPr>
          <w:lang w:val="de-DE"/>
        </w:rPr>
        <w:t>Aber wahrscheinlich sollte das schon im Theorieteil erfolgen.</w:t>
      </w:r>
    </w:p>
  </w:comment>
  <w:comment w:id="26"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29" w:author="Lotz, Christin" w:date="2025-01-23T11:34:00Z" w:initials="LC">
    <w:p w14:paraId="4F607BF1" w14:textId="1384B156" w:rsidR="00A44A61" w:rsidRPr="00A44A61" w:rsidRDefault="00A44A61">
      <w:pPr>
        <w:pStyle w:val="Kommentartext"/>
        <w:rPr>
          <w:lang w:val="de-DE"/>
        </w:rPr>
      </w:pPr>
      <w:r>
        <w:rPr>
          <w:rStyle w:val="Kommentarzeichen"/>
        </w:rPr>
        <w:annotationRef/>
      </w:r>
      <w:r w:rsidRPr="00A44A61">
        <w:rPr>
          <w:lang w:val="de-DE"/>
        </w:rPr>
        <w:t>Wahrscheinlich kann man sich d</w:t>
      </w:r>
      <w:r>
        <w:rPr>
          <w:lang w:val="de-DE"/>
        </w:rPr>
        <w:t>as und das unten alles sparen.</w:t>
      </w:r>
    </w:p>
  </w:comment>
  <w:comment w:id="32" w:author="Lotz, Christin" w:date="2025-01-23T11:35:00Z" w:initials="LC">
    <w:p w14:paraId="6493F2C7" w14:textId="4DC30131" w:rsidR="00A44A61" w:rsidRPr="00A44A61" w:rsidRDefault="00A44A61">
      <w:pPr>
        <w:pStyle w:val="Kommentartext"/>
        <w:rPr>
          <w:lang w:val="de-DE"/>
        </w:rPr>
      </w:pPr>
      <w:r>
        <w:rPr>
          <w:rStyle w:val="Kommentarzeichen"/>
        </w:rPr>
        <w:annotationRef/>
      </w:r>
      <w:r w:rsidRPr="00A44A61">
        <w:rPr>
          <w:lang w:val="de-DE"/>
        </w:rPr>
        <w:t xml:space="preserve">Und im Tobii Manua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3" w:author="Lotz, Christin" w:date="2025-01-23T11:37:00Z" w:initials="LC">
    <w:p w14:paraId="31B40C5C" w14:textId="486748C7" w:rsidR="00A44A61" w:rsidRPr="00A44A61" w:rsidRDefault="00A44A61">
      <w:pPr>
        <w:pStyle w:val="Kommentartext"/>
        <w:rPr>
          <w:lang w:val="de-DE"/>
        </w:rPr>
      </w:pPr>
      <w:r>
        <w:rPr>
          <w:rStyle w:val="Kommentarzeichen"/>
        </w:rPr>
        <w:annotationRef/>
      </w:r>
      <w:r w:rsidRPr="00A44A61">
        <w:rPr>
          <w:lang w:val="de-DE"/>
        </w:rPr>
        <w:t>Wahrschlich b</w:t>
      </w:r>
      <w:r>
        <w:rPr>
          <w:lang w:val="de-DE"/>
        </w:rPr>
        <w:t>raucht es das meiste davon auch hööööchstens im Anhang und nicht im Paper.</w:t>
      </w:r>
    </w:p>
  </w:comment>
  <w:comment w:id="35" w:author="Mandy Klatt" w:date="2025-01-21T15:50:00Z" w:initials="MK">
    <w:p w14:paraId="7F001E1A" w14:textId="140026B2" w:rsidR="003D2B62" w:rsidRPr="003D2B62" w:rsidRDefault="003D2B62">
      <w:pPr>
        <w:pStyle w:val="Kommentartext"/>
        <w:rPr>
          <w:lang w:val="de-DE"/>
        </w:rPr>
      </w:pPr>
      <w:r>
        <w:rPr>
          <w:rStyle w:val="Kommentarzeichen"/>
        </w:rPr>
        <w:annotationRef/>
      </w:r>
      <w:r w:rsidRPr="003D2B62">
        <w:rPr>
          <w:lang w:val="de-DE"/>
        </w:rPr>
        <w:t xml:space="preserve">Hier in der Section hatte ich ein wenig </w:t>
      </w:r>
      <w:r>
        <w:rPr>
          <w:lang w:val="de-DE"/>
        </w:rPr>
        <w:t>Schwierigkeiten, dem:der Leser:in verständlich zu machen, dass wir einerseits zwischen AOIs unterschieden haben und andererseits zwischen Eye-Tracking-Parametern (</w:t>
      </w:r>
      <w:r w:rsidRPr="003D2B62">
        <w:rPr>
          <w:lang w:val="de-DE"/>
        </w:rPr>
        <w:t xml:space="preserve">fixation </w:t>
      </w:r>
      <w:r>
        <w:rPr>
          <w:lang w:val="de-DE"/>
        </w:rPr>
        <w:t>number/</w:t>
      </w:r>
      <w:r w:rsidRPr="003D2B62">
        <w:rPr>
          <w:lang w:val="de-DE"/>
        </w:rPr>
        <w:t>fixation</w:t>
      </w:r>
      <w:r>
        <w:rPr>
          <w:lang w:val="de-DE"/>
        </w:rPr>
        <w:t xml:space="preserve"> duration</w:t>
      </w:r>
      <w:r w:rsidR="00345DED">
        <w:rPr>
          <w:lang w:val="de-DE"/>
        </w:rPr>
        <w:t xml:space="preserve">/GRI), die nur differenziert für AOIs angeschaut wurden. Habe mich bei der Struktur an Ann-Sophie Grubs Diss </w:t>
      </w:r>
      <w:r w:rsidR="00A80B8F">
        <w:rPr>
          <w:lang w:val="de-DE"/>
        </w:rPr>
        <w:t>orientiert</w:t>
      </w:r>
      <w:r w:rsidR="00345DED">
        <w:rPr>
          <w:lang w:val="de-DE"/>
        </w:rPr>
        <w:t>.</w:t>
      </w:r>
      <w:r w:rsidR="00A80B8F">
        <w:rPr>
          <w:lang w:val="de-DE"/>
        </w:rPr>
        <w:t xml:space="preserve"> </w:t>
      </w:r>
      <w:r w:rsidR="00A80B8F" w:rsidRPr="00A80B8F">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A"/>
          </mc:Choice>
          <mc:Fallback>
            <w:t>😊</w:t>
          </mc:Fallback>
        </mc:AlternateContent>
      </w:r>
      <w:r w:rsidR="00345DED">
        <w:rPr>
          <w:lang w:val="de-DE"/>
        </w:rPr>
        <w:t xml:space="preserve"> </w:t>
      </w:r>
    </w:p>
  </w:comment>
  <w:comment w:id="36" w:author="Lotz, Christin" w:date="2025-01-23T11:40:00Z" w:initials="LC">
    <w:p w14:paraId="372F8914" w14:textId="4E2BD0F8" w:rsidR="00C767BB" w:rsidRPr="00C767BB" w:rsidRDefault="00C767BB">
      <w:pPr>
        <w:pStyle w:val="Kommentartext"/>
        <w:rPr>
          <w:lang w:val="de-DE"/>
        </w:rPr>
      </w:pPr>
      <w:r>
        <w:rPr>
          <w:rStyle w:val="Kommentarzeichen"/>
        </w:rPr>
        <w:annotationRef/>
      </w:r>
      <w:r w:rsidRPr="00C767BB">
        <w:rPr>
          <w:lang w:val="de-DE"/>
        </w:rPr>
        <w:t>Im Ansatz d</w:t>
      </w:r>
      <w:r>
        <w:rPr>
          <w:lang w:val="de-DE"/>
        </w:rPr>
        <w:t>rüber ist es AOIs hier nur noch AOI. Was ist richig?</w:t>
      </w:r>
    </w:p>
  </w:comment>
  <w:comment w:id="39"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an den Parameter dann nicht gleich fixations per Minute nennen?</w:t>
      </w:r>
    </w:p>
  </w:comment>
  <w:comment w:id="40" w:author="Mandy Klatt" w:date="2025-01-20T12:18:00Z" w:initials="MK">
    <w:p w14:paraId="0E7184DE" w14:textId="7A09AB46" w:rsidR="0038704D" w:rsidRPr="00412AD9" w:rsidRDefault="0038704D">
      <w:pPr>
        <w:pStyle w:val="Kommentartext"/>
        <w:rPr>
          <w:lang w:val="de-DE"/>
        </w:rPr>
      </w:pPr>
      <w:r>
        <w:rPr>
          <w:rStyle w:val="Kommentarzeichen"/>
        </w:rPr>
        <w:annotationRef/>
      </w:r>
      <w:r w:rsidRPr="00412AD9">
        <w:rPr>
          <w:lang w:val="de-DE"/>
        </w:rPr>
        <w:t>Hier streichen?</w:t>
      </w:r>
    </w:p>
  </w:comment>
  <w:comment w:id="41" w:author="Lotz, Christin" w:date="2025-01-23T11:44:00Z" w:initials="LC">
    <w:p w14:paraId="3F4272EC" w14:textId="2D4D6656" w:rsidR="00C336B9" w:rsidRPr="00C336B9" w:rsidRDefault="00C336B9">
      <w:pPr>
        <w:pStyle w:val="Kommentartext"/>
        <w:rPr>
          <w:lang w:val="de-DE"/>
        </w:rPr>
      </w:pPr>
      <w:r>
        <w:rPr>
          <w:rStyle w:val="Kommentarzeichen"/>
        </w:rPr>
        <w:annotationRef/>
      </w:r>
      <w:r>
        <w:rPr>
          <w:lang w:val="de-DE"/>
        </w:rPr>
        <w:t>Wahrscheinlich</w:t>
      </w:r>
      <w:r w:rsidRPr="00C336B9">
        <w:rPr>
          <w:lang w:val="de-DE"/>
        </w:rPr>
        <w:t xml:space="preserve"> kommt d</w:t>
      </w:r>
      <w:r>
        <w:rPr>
          <w:lang w:val="de-DE"/>
        </w:rPr>
        <w:t>as dann ohnehin viel früher.</w:t>
      </w:r>
    </w:p>
  </w:comment>
  <w:comment w:id="42" w:author="Mandy Klatt" w:date="2025-01-20T12:18:00Z" w:initials="MK">
    <w:p w14:paraId="5FFC83C1" w14:textId="713811ED" w:rsidR="0038704D" w:rsidRPr="00412AD9" w:rsidRDefault="0038704D">
      <w:pPr>
        <w:pStyle w:val="Kommentartext"/>
        <w:rPr>
          <w:lang w:val="de-DE"/>
        </w:rPr>
      </w:pPr>
      <w:r>
        <w:rPr>
          <w:rStyle w:val="Kommentarzeichen"/>
        </w:rPr>
        <w:annotationRef/>
      </w:r>
      <w:r w:rsidRPr="00412AD9">
        <w:rPr>
          <w:lang w:val="de-DE"/>
        </w:rPr>
        <w:t>Ebenfalls streichen?</w:t>
      </w:r>
    </w:p>
  </w:comment>
  <w:comment w:id="43" w:author="Lotz, Christin" w:date="2025-01-23T11:45:00Z" w:initials="LC">
    <w:p w14:paraId="0D5BCCF5" w14:textId="09A2BBD5" w:rsidR="00C336B9" w:rsidRPr="00C336B9" w:rsidRDefault="00C336B9">
      <w:pPr>
        <w:pStyle w:val="Kommentartext"/>
        <w:rPr>
          <w:lang w:val="de-DE"/>
        </w:rPr>
      </w:pPr>
      <w:r>
        <w:rPr>
          <w:rStyle w:val="Kommentarzeichen"/>
        </w:rPr>
        <w:annotationRef/>
      </w:r>
      <w:r w:rsidRPr="00C336B9">
        <w:rPr>
          <w:lang w:val="de-DE"/>
        </w:rPr>
        <w:t>Ja, sowas s</w:t>
      </w:r>
      <w:r>
        <w:rPr>
          <w:lang w:val="de-DE"/>
        </w:rPr>
        <w:t>ollte früher im Theorieteil kommen. Die Infos braucht man, um die Hypothesen herzuleiten. Deswegen braucht man die in Paper hier nicht nochmal.</w:t>
      </w:r>
    </w:p>
  </w:comment>
  <w:comment w:id="44" w:author="Lotz, Christin" w:date="2025-01-23T11:47:00Z" w:initials="LC">
    <w:p w14:paraId="46D33CD2" w14:textId="2DEE0878" w:rsidR="00C336B9" w:rsidRPr="00C336B9" w:rsidRDefault="00C336B9">
      <w:pPr>
        <w:pStyle w:val="Kommentartext"/>
        <w:rPr>
          <w:lang w:val="de-DE"/>
        </w:rPr>
      </w:pPr>
      <w:r>
        <w:rPr>
          <w:rStyle w:val="Kommentarzeichen"/>
        </w:rPr>
        <w:annotationRef/>
      </w:r>
      <w:r w:rsidRPr="00C336B9">
        <w:rPr>
          <w:lang w:val="de-DE"/>
        </w:rPr>
        <w:t>Das i</w:t>
      </w:r>
      <w:r>
        <w:rPr>
          <w:lang w:val="de-DE"/>
        </w:rPr>
        <w:t>st eher analyis</w:t>
      </w:r>
    </w:p>
  </w:comment>
  <w:comment w:id="46" w:author="Mandy Klatt" w:date="2025-01-20T12:18:00Z" w:initials="MK">
    <w:p w14:paraId="3D008E55" w14:textId="0CD09B25" w:rsidR="0038704D" w:rsidRPr="00412AD9" w:rsidRDefault="0038704D">
      <w:pPr>
        <w:pStyle w:val="Kommentartext"/>
        <w:rPr>
          <w:lang w:val="de-DE"/>
        </w:rPr>
      </w:pPr>
      <w:r>
        <w:rPr>
          <w:rStyle w:val="Kommentarzeichen"/>
        </w:rPr>
        <w:annotationRef/>
      </w:r>
      <w:r w:rsidRPr="00412AD9">
        <w:rPr>
          <w:lang w:val="de-DE"/>
        </w:rPr>
        <w:t>Auch streichen?</w:t>
      </w:r>
    </w:p>
  </w:comment>
  <w:comment w:id="47" w:author="Lotz, Christin" w:date="2025-01-23T11:47:00Z" w:initials="LC">
    <w:p w14:paraId="44E67392" w14:textId="45D63C47" w:rsidR="00C336B9" w:rsidRPr="00C336B9" w:rsidRDefault="00C336B9">
      <w:pPr>
        <w:pStyle w:val="Kommentartext"/>
        <w:rPr>
          <w:lang w:val="de-DE"/>
        </w:rPr>
      </w:pPr>
      <w:r>
        <w:rPr>
          <w:rStyle w:val="Kommentarzeichen"/>
        </w:rPr>
        <w:annotationRef/>
      </w:r>
      <w:r w:rsidRPr="00C336B9">
        <w:rPr>
          <w:lang w:val="de-DE"/>
        </w:rPr>
        <w:t xml:space="preserve">Siehe </w:t>
      </w:r>
      <w:r>
        <w:rPr>
          <w:lang w:val="de-DE"/>
        </w:rPr>
        <w:t>oben.</w:t>
      </w:r>
    </w:p>
  </w:comment>
  <w:comment w:id="50" w:author="Lotz, Christin" w:date="2025-01-23T11:55:00Z" w:initials="LC">
    <w:p w14:paraId="02AEEF13" w14:textId="27D38BEB" w:rsidR="00246433" w:rsidRPr="00246433" w:rsidRDefault="00246433">
      <w:pPr>
        <w:pStyle w:val="Kommentartext"/>
        <w:rPr>
          <w:lang w:val="de-DE"/>
        </w:rPr>
      </w:pPr>
      <w:r>
        <w:rPr>
          <w:rStyle w:val="Kommentarzeichen"/>
        </w:rPr>
        <w:annotationRef/>
      </w:r>
      <w:r w:rsidRPr="00246433">
        <w:rPr>
          <w:lang w:val="de-DE"/>
        </w:rPr>
        <w:t>Nur das braucht es. A</w:t>
      </w:r>
      <w:r>
        <w:rPr>
          <w:lang w:val="de-DE"/>
        </w:rPr>
        <w:t>ber vielleicht lieber unter aparatus</w:t>
      </w:r>
    </w:p>
  </w:comment>
  <w:comment w:id="52" w:author="Mandy Klatt" w:date="2025-01-21T18:32:00Z" w:initials="MK">
    <w:p w14:paraId="0F4B8435" w14:textId="1AF74EFC" w:rsidR="002F4959"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p>
  </w:comment>
  <w:comment w:id="53" w:author="Mandy Klatt" w:date="2025-01-23T00:01:00Z" w:initials="MK">
    <w:p w14:paraId="3AA5DD08" w14:textId="47E31368" w:rsidR="00E27588" w:rsidRPr="00E27588" w:rsidRDefault="00E27588">
      <w:pPr>
        <w:pStyle w:val="Kommentartext"/>
        <w:rPr>
          <w:lang w:val="de-DE"/>
        </w:rPr>
      </w:pPr>
      <w:r>
        <w:rPr>
          <w:rStyle w:val="Kommentarzeichen"/>
        </w:rPr>
        <w:annotationRef/>
      </w:r>
      <w:r w:rsidRPr="00E27588">
        <w:rPr>
          <w:lang w:val="de-DE"/>
        </w:rPr>
        <w:t>Ich würde diese Monstertabelle eher in den Anhang packen… Habe sie erstmal hierher kopiert, damit sie leicht auffindbar ist an der passenden Stelle.</w:t>
      </w:r>
    </w:p>
  </w:comment>
  <w:comment w:id="54" w:author="Mandy Klatt" w:date="2025-01-23T08:53:00Z" w:initials="MK">
    <w:p w14:paraId="615F87C1" w14:textId="77777777" w:rsidR="0072391A" w:rsidRDefault="0072391A">
      <w:pPr>
        <w:pStyle w:val="Kommentartext"/>
        <w:rPr>
          <w:lang w:val="de-DE"/>
        </w:rPr>
      </w:pPr>
      <w:r>
        <w:rPr>
          <w:rStyle w:val="Kommentarzeichen"/>
        </w:rPr>
        <w:annotationRef/>
      </w:r>
      <w:r w:rsidRPr="0072391A">
        <w:rPr>
          <w:lang w:val="de-DE"/>
        </w:rPr>
        <w:t xml:space="preserve">Muss ich </w:t>
      </w:r>
      <w:r>
        <w:rPr>
          <w:lang w:val="de-DE"/>
        </w:rPr>
        <w:t xml:space="preserve">in die Note auch noch die M, SD, </w:t>
      </w:r>
      <w:r w:rsidRPr="0072391A">
        <w:rPr>
          <w:lang w:val="de-DE"/>
        </w:rPr>
        <w:t xml:space="preserve">p und d Werte </w:t>
      </w:r>
      <w:r>
        <w:rPr>
          <w:lang w:val="de-DE"/>
        </w:rPr>
        <w:t>hinzufügen als Beschreibung?</w:t>
      </w:r>
    </w:p>
    <w:p w14:paraId="6486816D" w14:textId="77777777" w:rsidR="00A33D17" w:rsidRDefault="00A33D17">
      <w:pPr>
        <w:pStyle w:val="Kommentartext"/>
        <w:rPr>
          <w:lang w:val="de-DE"/>
        </w:rPr>
      </w:pPr>
    </w:p>
    <w:p w14:paraId="5E64F211" w14:textId="6A59FC7F" w:rsidR="00A33D17" w:rsidRPr="0072391A" w:rsidRDefault="00A33D17">
      <w:pPr>
        <w:pStyle w:val="Kommentartext"/>
        <w:rPr>
          <w:lang w:val="de-DE"/>
        </w:rPr>
      </w:pPr>
      <w:r>
        <w:rPr>
          <w:lang w:val="de-DE"/>
        </w:rPr>
        <w:t>Und ich glaube</w:t>
      </w:r>
      <w:r w:rsidR="001678FA">
        <w:rPr>
          <w:lang w:val="de-DE"/>
        </w:rPr>
        <w:t>, es macht mehr Sinn, diese ganzen Abbildungen auch in den Appendix zu packen, ansonsten sprengt das hier zu sehr den Rahmen, oder?</w:t>
      </w:r>
    </w:p>
  </w:comment>
  <w:comment w:id="55" w:author="Mandy Klatt" w:date="2025-01-23T09:46:00Z" w:initials="MK">
    <w:p w14:paraId="4E8AB358" w14:textId="0BF10001" w:rsidR="00D81B2E" w:rsidRPr="00D81B2E" w:rsidRDefault="00834D8D">
      <w:pPr>
        <w:pStyle w:val="Kommentartext"/>
        <w:rPr>
          <w:rStyle w:val="Kommentarzeichen"/>
          <w:lang w:val="de-DE"/>
        </w:rPr>
      </w:pPr>
      <w:r>
        <w:rPr>
          <w:rStyle w:val="Kommentarzeichen"/>
        </w:rPr>
        <w:annotationRef/>
      </w:r>
      <w:r w:rsidR="00D81B2E" w:rsidRPr="00D81B2E">
        <w:rPr>
          <w:rStyle w:val="Kommentarzeichen"/>
          <w:lang w:val="de-DE"/>
        </w:rPr>
        <w:t>Hier würde ich jetzt das Gleiche darstellen wie oben für die AOI Students</w:t>
      </w:r>
      <w:r w:rsidR="00D81B2E">
        <w:rPr>
          <w:rStyle w:val="Kommentarzeichen"/>
          <w:lang w:val="de-DE"/>
        </w:rPr>
        <w:t xml:space="preserve">, also fixation number and duration </w:t>
      </w:r>
      <w:r w:rsidR="004E5260">
        <w:rPr>
          <w:rStyle w:val="Kommentarzeichen"/>
          <w:lang w:val="de-DE"/>
        </w:rPr>
        <w:t>für AOI Disruptive Person.</w:t>
      </w:r>
    </w:p>
    <w:p w14:paraId="712C8E0A" w14:textId="77777777" w:rsidR="00D81B2E" w:rsidRDefault="00D81B2E">
      <w:pPr>
        <w:pStyle w:val="Kommentartext"/>
        <w:rPr>
          <w:rStyle w:val="Kommentarzeichen"/>
          <w:lang w:val="de-DE"/>
        </w:rPr>
      </w:pPr>
    </w:p>
    <w:p w14:paraId="34325A83" w14:textId="25860D58" w:rsidR="00FA491A" w:rsidRDefault="00D81B2E">
      <w:pPr>
        <w:pStyle w:val="Kommentartext"/>
        <w:rPr>
          <w:rStyle w:val="Kommentarzeichen"/>
          <w:lang w:val="de-DE"/>
        </w:rPr>
      </w:pPr>
      <w:r w:rsidRPr="00FA491A">
        <w:rPr>
          <w:rStyle w:val="Kommentarzeichen"/>
          <w:lang w:val="de-DE"/>
        </w:rPr>
        <w:t xml:space="preserve">Danach folgt </w:t>
      </w:r>
      <w:r w:rsidRPr="002F6A10">
        <w:rPr>
          <w:rStyle w:val="Kommentarzeichen"/>
          <w:b/>
          <w:bCs/>
          <w:lang w:val="de-DE"/>
        </w:rPr>
        <w:t>Hypothese</w:t>
      </w:r>
      <w:r w:rsidR="004E5260" w:rsidRPr="002F6A10">
        <w:rPr>
          <w:rStyle w:val="Kommentarzeichen"/>
          <w:b/>
          <w:bCs/>
          <w:lang w:val="de-DE"/>
        </w:rPr>
        <w:t xml:space="preserve"> 2c</w:t>
      </w:r>
      <w:r w:rsidR="004E5260" w:rsidRPr="00FA491A">
        <w:rPr>
          <w:rStyle w:val="Kommentarzeichen"/>
          <w:lang w:val="de-DE"/>
        </w:rPr>
        <w:t xml:space="preserve">, </w:t>
      </w:r>
      <w:r w:rsidR="00FA491A" w:rsidRPr="00FA491A">
        <w:rPr>
          <w:rStyle w:val="Kommentarzeichen"/>
          <w:lang w:val="de-DE"/>
        </w:rPr>
        <w:t>bei der noch</w:t>
      </w:r>
      <w:r w:rsidR="00FA491A">
        <w:rPr>
          <w:rStyle w:val="Kommentarzeichen"/>
          <w:lang w:val="de-DE"/>
        </w:rPr>
        <w:t>mal das Gleiche getan wird, nur für den Parameter „time to first fixation“</w:t>
      </w:r>
      <w:r w:rsidR="009D219B">
        <w:rPr>
          <w:rStyle w:val="Kommentarzeichen"/>
          <w:lang w:val="de-DE"/>
        </w:rPr>
        <w:t xml:space="preserve"> (TTFF).</w:t>
      </w:r>
    </w:p>
    <w:p w14:paraId="57170000" w14:textId="77777777" w:rsidR="00FA491A" w:rsidRDefault="00FA491A">
      <w:pPr>
        <w:pStyle w:val="Kommentartext"/>
        <w:rPr>
          <w:rStyle w:val="Kommentarzeichen"/>
          <w:lang w:val="de-DE"/>
        </w:rPr>
      </w:pPr>
    </w:p>
    <w:p w14:paraId="36C5F49E" w14:textId="5613B0D6" w:rsidR="00FA491A" w:rsidRPr="00FA491A" w:rsidRDefault="00FA491A">
      <w:pPr>
        <w:pStyle w:val="Kommentartext"/>
        <w:rPr>
          <w:rStyle w:val="Kommentarzeichen"/>
          <w:lang w:val="de-DE"/>
        </w:rPr>
      </w:pPr>
      <w:r>
        <w:rPr>
          <w:rStyle w:val="Kommentarzeichen"/>
          <w:lang w:val="de-DE"/>
        </w:rPr>
        <w:t xml:space="preserve">Und daaanach würde ich </w:t>
      </w:r>
      <w:r w:rsidR="009D219B">
        <w:rPr>
          <w:rStyle w:val="Kommentarzeichen"/>
          <w:lang w:val="de-DE"/>
        </w:rPr>
        <w:t>die Number + Duration + TTFF für die einzelnen Störungskategorien aufsplitten</w:t>
      </w:r>
      <w:r w:rsidR="002F6A10">
        <w:rPr>
          <w:rStyle w:val="Kommentarzeichen"/>
          <w:lang w:val="de-DE"/>
        </w:rPr>
        <w:t xml:space="preserve"> (</w:t>
      </w:r>
      <w:r w:rsidR="002F6A10" w:rsidRPr="002F6A10">
        <w:rPr>
          <w:rStyle w:val="Kommentarzeichen"/>
          <w:b/>
          <w:bCs/>
          <w:lang w:val="de-DE"/>
        </w:rPr>
        <w:t>Hypothese 2d</w:t>
      </w:r>
      <w:r w:rsidR="002F6A10">
        <w:rPr>
          <w:rStyle w:val="Kommentarzeichen"/>
          <w:lang w:val="de-DE"/>
        </w:rPr>
        <w:t>)</w:t>
      </w:r>
      <w:r w:rsidR="009D219B">
        <w:rPr>
          <w:rStyle w:val="Kommentarzeichen"/>
          <w:lang w:val="de-DE"/>
        </w:rPr>
        <w:t xml:space="preserve">. </w:t>
      </w:r>
    </w:p>
    <w:p w14:paraId="45736EA6" w14:textId="77777777" w:rsidR="00D81B2E" w:rsidRPr="00FA491A" w:rsidRDefault="00D81B2E">
      <w:pPr>
        <w:pStyle w:val="Kommentartext"/>
        <w:rPr>
          <w:rStyle w:val="Kommentarzeichen"/>
          <w:lang w:val="de-DE"/>
        </w:rPr>
      </w:pPr>
    </w:p>
    <w:p w14:paraId="350511C2" w14:textId="77777777" w:rsidR="00D81B2E" w:rsidRPr="002F6A10" w:rsidRDefault="00D81B2E">
      <w:pPr>
        <w:pStyle w:val="Kommentartext"/>
        <w:rPr>
          <w:lang w:val="de-DE"/>
        </w:rPr>
      </w:pPr>
    </w:p>
    <w:p w14:paraId="4DC5658F" w14:textId="25EFF45E" w:rsidR="0028607B" w:rsidRPr="0028607B" w:rsidRDefault="009D219B">
      <w:pPr>
        <w:pStyle w:val="Kommentartext"/>
        <w:rPr>
          <w:lang w:val="de-DE"/>
        </w:rPr>
      </w:pPr>
      <w:r w:rsidRPr="0028607B">
        <w:rPr>
          <w:lang w:val="de-DE"/>
        </w:rPr>
        <w:t xml:space="preserve">Bei der </w:t>
      </w:r>
      <w:r w:rsidRPr="002F6A10">
        <w:rPr>
          <w:b/>
          <w:bCs/>
          <w:lang w:val="de-DE"/>
        </w:rPr>
        <w:t>Hypothese 3</w:t>
      </w:r>
      <w:r w:rsidRPr="0028607B">
        <w:rPr>
          <w:lang w:val="de-DE"/>
        </w:rPr>
        <w:t xml:space="preserve"> bin </w:t>
      </w:r>
      <w:r w:rsidR="0028607B" w:rsidRPr="0028607B">
        <w:rPr>
          <w:lang w:val="de-DE"/>
        </w:rPr>
        <w:t>mir t</w:t>
      </w:r>
      <w:r w:rsidR="0028607B">
        <w:rPr>
          <w:lang w:val="de-DE"/>
        </w:rPr>
        <w:t xml:space="preserve">atsächlich sehr unsicher, was die Darstellung betrifft. Was, von den einzelnen Measures stelle ich wie da? Ich kann ja nicht alle Plots für alle Measures hier </w:t>
      </w:r>
      <w:r w:rsidR="00C9622F">
        <w:rPr>
          <w:lang w:val="de-DE"/>
        </w:rPr>
        <w:t>reinpacken</w:t>
      </w:r>
      <w:r w:rsidR="0028607B">
        <w:rPr>
          <w:lang w:val="de-DE"/>
        </w:rPr>
        <w:t xml:space="preserve">, oder? Dann eher alles in den Appendix und nur kurz erwähnen, wie die </w:t>
      </w:r>
      <w:r w:rsidR="00C9622F">
        <w:rPr>
          <w:lang w:val="de-DE"/>
        </w:rPr>
        <w:t xml:space="preserve">experienced / inexperienced </w:t>
      </w:r>
      <w:r w:rsidR="0028607B">
        <w:rPr>
          <w:lang w:val="de-DE"/>
        </w:rPr>
        <w:t>Lehrpersonen abgeschnitten haben? Und dann auf die Korrelation von GRI mit den anderen CM-Measures einge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1B87A40F" w15:done="0"/>
  <w15:commentEx w15:paraId="43549CB1" w15:paraIdParent="1B87A40F" w15:done="0"/>
  <w15:commentEx w15:paraId="1C338F4C" w15:done="0"/>
  <w15:commentEx w15:paraId="26E61183" w15:done="0"/>
  <w15:commentEx w15:paraId="631F1D53" w15:paraIdParent="26E61183" w15:done="0"/>
  <w15:commentEx w15:paraId="6E3DC3CA" w15:done="0"/>
  <w15:commentEx w15:paraId="40E8F0C9" w15:done="0"/>
  <w15:commentEx w15:paraId="0D74DB3B" w15:done="0"/>
  <w15:commentEx w15:paraId="35517CF1" w15:done="0"/>
  <w15:commentEx w15:paraId="605A02B3" w15:done="0"/>
  <w15:commentEx w15:paraId="54D10A7A" w15:done="0"/>
  <w15:commentEx w15:paraId="4135E8A3" w15:done="0"/>
  <w15:commentEx w15:paraId="1D98A99F" w15:done="0"/>
  <w15:commentEx w15:paraId="61F29E11" w15:done="0"/>
  <w15:commentEx w15:paraId="27CA7473" w15:done="0"/>
  <w15:commentEx w15:paraId="4F607BF1" w15:done="0"/>
  <w15:commentEx w15:paraId="6493F2C7" w15:done="0"/>
  <w15:commentEx w15:paraId="31B40C5C" w15:done="0"/>
  <w15:commentEx w15:paraId="7F001E1A" w15:done="0"/>
  <w15:commentEx w15:paraId="372F8914" w15:done="0"/>
  <w15:commentEx w15:paraId="22F7903D" w15:done="0"/>
  <w15:commentEx w15:paraId="0E7184DE" w15:done="0"/>
  <w15:commentEx w15:paraId="3F4272EC" w15:paraIdParent="0E7184DE" w15:done="0"/>
  <w15:commentEx w15:paraId="5FFC83C1" w15:done="0"/>
  <w15:commentEx w15:paraId="0D5BCCF5" w15:paraIdParent="5FFC83C1" w15:done="0"/>
  <w15:commentEx w15:paraId="46D33CD2" w15:done="0"/>
  <w15:commentEx w15:paraId="3D008E55" w15:done="0"/>
  <w15:commentEx w15:paraId="44E67392" w15:paraIdParent="3D008E55" w15:done="0"/>
  <w15:commentEx w15:paraId="02AEEF13" w15:done="0"/>
  <w15:commentEx w15:paraId="0F4B8435" w15:done="0"/>
  <w15:commentEx w15:paraId="3AA5DD08" w15:done="0"/>
  <w15:commentEx w15:paraId="5E64F211" w15:done="0"/>
  <w15:commentEx w15:paraId="4DC565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2BB708" w16cex:dateUtc="2025-01-10T14:11:00Z"/>
  <w16cex:commentExtensible w16cex:durableId="2B3CA0E4" w16cex:dateUtc="2025-01-23T10:05:00Z"/>
  <w16cex:commentExtensible w16cex:durableId="2B3CA1C4" w16cex:dateUtc="2025-01-23T10:08:00Z"/>
  <w16cex:commentExtensible w16cex:durableId="2B2BB842" w16cex:dateUtc="2025-01-10T14:16:00Z"/>
  <w16cex:commentExtensible w16cex:durableId="2B3CA25A" w16cex:dateUtc="2025-01-23T10:11:00Z"/>
  <w16cex:commentExtensible w16cex:durableId="2B3CA457" w16cex:dateUtc="2025-01-23T10:19:00Z"/>
  <w16cex:commentExtensible w16cex:durableId="2B3CA3AE" w16cex:dateUtc="2025-01-23T10:17:00Z"/>
  <w16cex:commentExtensible w16cex:durableId="2B3CA4AC" w16cex:dateUtc="2025-01-23T10:21:00Z"/>
  <w16cex:commentExtensible w16cex:durableId="2B3CA515" w16cex:dateUtc="2025-01-23T10:23:00Z"/>
  <w16cex:commentExtensible w16cex:durableId="2B3CA56E" w16cex:dateUtc="2025-01-23T10:24:00Z"/>
  <w16cex:commentExtensible w16cex:durableId="2B3CA611" w16cex:dateUtc="2025-01-23T10:27:00Z"/>
  <w16cex:commentExtensible w16cex:durableId="2B3CA6AD" w16cex:dateUtc="2025-01-23T10:29:00Z"/>
  <w16cex:commentExtensible w16cex:durableId="2B3CAC06" w16cex:dateUtc="2025-01-23T10:52:00Z"/>
  <w16cex:commentExtensible w16cex:durableId="2B3CA6D0" w16cex:dateUtc="2025-01-23T10:30:00Z"/>
  <w16cex:commentExtensible w16cex:durableId="2B3CA761" w16cex:dateUtc="2025-01-23T10:32:00Z"/>
  <w16cex:commentExtensible w16cex:durableId="2B3CA7D7" w16cex:dateUtc="2025-01-23T10:34:00Z"/>
  <w16cex:commentExtensible w16cex:durableId="2B3CA81C" w16cex:dateUtc="2025-01-23T10:35:00Z"/>
  <w16cex:commentExtensible w16cex:durableId="2B3CA862" w16cex:dateUtc="2025-01-23T10:37:00Z"/>
  <w16cex:commentExtensible w16cex:durableId="2B3A40AA" w16cex:dateUtc="2025-01-21T14:50:00Z"/>
  <w16cex:commentExtensible w16cex:durableId="2B3CA92D" w16cex:dateUtc="2025-01-23T10:40:00Z"/>
  <w16cex:commentExtensible w16cex:durableId="2B3CA9DA" w16cex:dateUtc="2025-01-23T10:43:00Z"/>
  <w16cex:commentExtensible w16cex:durableId="2B38BD85" w16cex:dateUtc="2025-01-20T11:18:00Z"/>
  <w16cex:commentExtensible w16cex:durableId="2B3CAA0E" w16cex:dateUtc="2025-01-23T10:44:00Z"/>
  <w16cex:commentExtensible w16cex:durableId="2B38BD94" w16cex:dateUtc="2025-01-20T11:18:00Z"/>
  <w16cex:commentExtensible w16cex:durableId="2B3CAA5D" w16cex:dateUtc="2025-01-23T10:45:00Z"/>
  <w16cex:commentExtensible w16cex:durableId="2B3CAAEA" w16cex:dateUtc="2025-01-23T10:47:00Z"/>
  <w16cex:commentExtensible w16cex:durableId="2B38BDAB" w16cex:dateUtc="2025-01-20T11:18:00Z"/>
  <w16cex:commentExtensible w16cex:durableId="2B3CAAE0" w16cex:dateUtc="2025-01-23T10:47:00Z"/>
  <w16cex:commentExtensible w16cex:durableId="2B3CACAD" w16cex:dateUtc="2025-01-23T10:55:00Z"/>
  <w16cex:commentExtensible w16cex:durableId="2B3A66B2" w16cex:dateUtc="2025-01-21T17:32:00Z"/>
  <w16cex:commentExtensible w16cex:durableId="2B3C0547" w16cex:dateUtc="2025-01-22T23:01:00Z"/>
  <w16cex:commentExtensible w16cex:durableId="2B3C81F0" w16cex:dateUtc="2025-01-23T07:53:00Z"/>
  <w16cex:commentExtensible w16cex:durableId="2B3C8E92" w16cex:dateUtc="2025-01-23T0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1B87A40F" w16cid:durableId="2B2BB708"/>
  <w16cid:commentId w16cid:paraId="43549CB1" w16cid:durableId="2B3CA0E4"/>
  <w16cid:commentId w16cid:paraId="1C338F4C" w16cid:durableId="2B3CA1C4"/>
  <w16cid:commentId w16cid:paraId="26E61183" w16cid:durableId="2B2BB842"/>
  <w16cid:commentId w16cid:paraId="631F1D53" w16cid:durableId="2B3CA25A"/>
  <w16cid:commentId w16cid:paraId="6E3DC3CA" w16cid:durableId="2B3CA457"/>
  <w16cid:commentId w16cid:paraId="40E8F0C9" w16cid:durableId="2B3CA3AE"/>
  <w16cid:commentId w16cid:paraId="0D74DB3B" w16cid:durableId="2B3CA4AC"/>
  <w16cid:commentId w16cid:paraId="35517CF1" w16cid:durableId="2B3CA515"/>
  <w16cid:commentId w16cid:paraId="605A02B3" w16cid:durableId="2B3CA56E"/>
  <w16cid:commentId w16cid:paraId="54D10A7A" w16cid:durableId="2B3CA611"/>
  <w16cid:commentId w16cid:paraId="4135E8A3" w16cid:durableId="2B3CA6AD"/>
  <w16cid:commentId w16cid:paraId="1D98A99F" w16cid:durableId="2B3CAC06"/>
  <w16cid:commentId w16cid:paraId="61F29E11" w16cid:durableId="2B3CA6D0"/>
  <w16cid:commentId w16cid:paraId="27CA7473" w16cid:durableId="2B3CA761"/>
  <w16cid:commentId w16cid:paraId="4F607BF1" w16cid:durableId="2B3CA7D7"/>
  <w16cid:commentId w16cid:paraId="6493F2C7" w16cid:durableId="2B3CA81C"/>
  <w16cid:commentId w16cid:paraId="31B40C5C" w16cid:durableId="2B3CA862"/>
  <w16cid:commentId w16cid:paraId="7F001E1A" w16cid:durableId="2B3A40AA"/>
  <w16cid:commentId w16cid:paraId="372F8914" w16cid:durableId="2B3CA92D"/>
  <w16cid:commentId w16cid:paraId="22F7903D" w16cid:durableId="2B3CA9DA"/>
  <w16cid:commentId w16cid:paraId="0E7184DE" w16cid:durableId="2B38BD85"/>
  <w16cid:commentId w16cid:paraId="3F4272EC" w16cid:durableId="2B3CAA0E"/>
  <w16cid:commentId w16cid:paraId="5FFC83C1" w16cid:durableId="2B38BD94"/>
  <w16cid:commentId w16cid:paraId="0D5BCCF5" w16cid:durableId="2B3CAA5D"/>
  <w16cid:commentId w16cid:paraId="46D33CD2" w16cid:durableId="2B3CAAEA"/>
  <w16cid:commentId w16cid:paraId="3D008E55" w16cid:durableId="2B38BDAB"/>
  <w16cid:commentId w16cid:paraId="44E67392" w16cid:durableId="2B3CAAE0"/>
  <w16cid:commentId w16cid:paraId="02AEEF13" w16cid:durableId="2B3CACAD"/>
  <w16cid:commentId w16cid:paraId="0F4B8435" w16cid:durableId="2B3A66B2"/>
  <w16cid:commentId w16cid:paraId="3AA5DD08" w16cid:durableId="2B3C0547"/>
  <w16cid:commentId w16cid:paraId="5E64F211" w16cid:durableId="2B3C81F0"/>
  <w16cid:commentId w16cid:paraId="4DC5658F" w16cid:durableId="2B3C8E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6EF9A" w14:textId="77777777" w:rsidR="00767BFD" w:rsidRDefault="00767BFD" w:rsidP="00E102C3">
      <w:r>
        <w:separator/>
      </w:r>
    </w:p>
    <w:p w14:paraId="30529B19" w14:textId="77777777" w:rsidR="00767BFD" w:rsidRDefault="00767BFD" w:rsidP="00E102C3"/>
  </w:endnote>
  <w:endnote w:type="continuationSeparator" w:id="0">
    <w:p w14:paraId="75BF40AF" w14:textId="77777777" w:rsidR="00767BFD" w:rsidRDefault="00767BFD" w:rsidP="00E102C3">
      <w:r>
        <w:continuationSeparator/>
      </w:r>
    </w:p>
    <w:p w14:paraId="452171AF" w14:textId="77777777" w:rsidR="00767BFD" w:rsidRDefault="00767BFD" w:rsidP="00E102C3"/>
  </w:endnote>
  <w:endnote w:type="continuationNotice" w:id="1">
    <w:p w14:paraId="0CCC48CD" w14:textId="77777777" w:rsidR="00767BFD" w:rsidRDefault="00767BF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9789F" w14:textId="77777777" w:rsidR="00767BFD" w:rsidRDefault="00767BFD" w:rsidP="00E102C3">
      <w:r>
        <w:separator/>
      </w:r>
    </w:p>
    <w:p w14:paraId="27B551E4" w14:textId="77777777" w:rsidR="00767BFD" w:rsidRDefault="00767BFD" w:rsidP="00E102C3"/>
  </w:footnote>
  <w:footnote w:type="continuationSeparator" w:id="0">
    <w:p w14:paraId="6C8F9ABA" w14:textId="77777777" w:rsidR="00767BFD" w:rsidRDefault="00767BFD" w:rsidP="00E102C3">
      <w:r>
        <w:continuationSeparator/>
      </w:r>
    </w:p>
    <w:p w14:paraId="5C2FB2E7" w14:textId="77777777" w:rsidR="00767BFD" w:rsidRDefault="00767BFD" w:rsidP="00E102C3"/>
  </w:footnote>
  <w:footnote w:type="continuationNotice" w:id="1">
    <w:p w14:paraId="6CA9E440" w14:textId="77777777" w:rsidR="00767BFD" w:rsidRDefault="00767BFD">
      <w:pPr>
        <w:spacing w:line="240" w:lineRule="auto"/>
      </w:pPr>
    </w:p>
  </w:footnote>
  <w:footnote w:id="2">
    <w:p w14:paraId="6BA89F51" w14:textId="35C40CFA"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As our focus was on gaze behavior directed toward the disruptive person, instances where the gaze was already fixated on the disruptive person</w:t>
      </w:r>
      <w:ins w:id="48" w:author="Lotz, Christin" w:date="2025-01-23T11:51:00Z">
        <w:r w:rsidR="00C336B9">
          <w:rPr>
            <w:rFonts w:ascii="Times New Roman" w:hAnsi="Times New Roman" w:cs="Times New Roman"/>
          </w:rPr>
          <w:t>, when the event started,</w:t>
        </w:r>
      </w:ins>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7"/>
  </w:num>
  <w:num w:numId="3">
    <w:abstractNumId w:val="5"/>
  </w:num>
  <w:num w:numId="4">
    <w:abstractNumId w:val="12"/>
  </w:num>
  <w:num w:numId="5">
    <w:abstractNumId w:val="14"/>
  </w:num>
  <w:num w:numId="6">
    <w:abstractNumId w:val="4"/>
  </w:num>
  <w:num w:numId="7">
    <w:abstractNumId w:val="0"/>
  </w:num>
  <w:num w:numId="8">
    <w:abstractNumId w:val="1"/>
  </w:num>
  <w:num w:numId="9">
    <w:abstractNumId w:val="11"/>
  </w:num>
  <w:num w:numId="10">
    <w:abstractNumId w:val="15"/>
  </w:num>
  <w:num w:numId="11">
    <w:abstractNumId w:val="7"/>
  </w:num>
  <w:num w:numId="12">
    <w:abstractNumId w:val="10"/>
  </w:num>
  <w:num w:numId="13">
    <w:abstractNumId w:val="8"/>
  </w:num>
  <w:num w:numId="14">
    <w:abstractNumId w:val="9"/>
  </w:num>
  <w:num w:numId="15">
    <w:abstractNumId w:val="18"/>
  </w:num>
  <w:num w:numId="16">
    <w:abstractNumId w:val="16"/>
  </w:num>
  <w:num w:numId="17">
    <w:abstractNumId w:val="6"/>
  </w:num>
  <w:num w:numId="18">
    <w:abstractNumId w:val="2"/>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oNotTrackFormatting/>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64B8"/>
    <w:rsid w:val="00006918"/>
    <w:rsid w:val="0001120A"/>
    <w:rsid w:val="00011A5F"/>
    <w:rsid w:val="00015A52"/>
    <w:rsid w:val="00017709"/>
    <w:rsid w:val="00023276"/>
    <w:rsid w:val="00023EB1"/>
    <w:rsid w:val="00023F33"/>
    <w:rsid w:val="000251D5"/>
    <w:rsid w:val="0002597B"/>
    <w:rsid w:val="00027743"/>
    <w:rsid w:val="00027D49"/>
    <w:rsid w:val="000315B3"/>
    <w:rsid w:val="00033065"/>
    <w:rsid w:val="0003794B"/>
    <w:rsid w:val="000413E6"/>
    <w:rsid w:val="00043713"/>
    <w:rsid w:val="000442C9"/>
    <w:rsid w:val="00045FE6"/>
    <w:rsid w:val="00051337"/>
    <w:rsid w:val="000533E9"/>
    <w:rsid w:val="00054D2E"/>
    <w:rsid w:val="00055B3A"/>
    <w:rsid w:val="00055EBE"/>
    <w:rsid w:val="0005674A"/>
    <w:rsid w:val="00057D2C"/>
    <w:rsid w:val="00060CC4"/>
    <w:rsid w:val="00061062"/>
    <w:rsid w:val="00061D18"/>
    <w:rsid w:val="00063F67"/>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623B"/>
    <w:rsid w:val="00096EC7"/>
    <w:rsid w:val="00097278"/>
    <w:rsid w:val="000A1209"/>
    <w:rsid w:val="000A5A29"/>
    <w:rsid w:val="000A67B0"/>
    <w:rsid w:val="000A7152"/>
    <w:rsid w:val="000A7AF5"/>
    <w:rsid w:val="000B06C9"/>
    <w:rsid w:val="000B3FB2"/>
    <w:rsid w:val="000C0275"/>
    <w:rsid w:val="000C27B5"/>
    <w:rsid w:val="000C2A6B"/>
    <w:rsid w:val="000C6346"/>
    <w:rsid w:val="000C64B8"/>
    <w:rsid w:val="000D01B9"/>
    <w:rsid w:val="000D0C8D"/>
    <w:rsid w:val="000D5316"/>
    <w:rsid w:val="000D577D"/>
    <w:rsid w:val="000D654D"/>
    <w:rsid w:val="000D7686"/>
    <w:rsid w:val="000E0616"/>
    <w:rsid w:val="000E3D6F"/>
    <w:rsid w:val="000E71EA"/>
    <w:rsid w:val="000E7667"/>
    <w:rsid w:val="000E7BD6"/>
    <w:rsid w:val="000F3599"/>
    <w:rsid w:val="000F4166"/>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63C3"/>
    <w:rsid w:val="0012687D"/>
    <w:rsid w:val="0012701A"/>
    <w:rsid w:val="00130A3E"/>
    <w:rsid w:val="00132939"/>
    <w:rsid w:val="001333B9"/>
    <w:rsid w:val="00140CA6"/>
    <w:rsid w:val="001437B3"/>
    <w:rsid w:val="00147635"/>
    <w:rsid w:val="00153807"/>
    <w:rsid w:val="00153A3D"/>
    <w:rsid w:val="00157B3C"/>
    <w:rsid w:val="00160361"/>
    <w:rsid w:val="00161C27"/>
    <w:rsid w:val="00162C01"/>
    <w:rsid w:val="00166444"/>
    <w:rsid w:val="00167027"/>
    <w:rsid w:val="001678FA"/>
    <w:rsid w:val="00167F5B"/>
    <w:rsid w:val="00170C89"/>
    <w:rsid w:val="0017154C"/>
    <w:rsid w:val="00171FB6"/>
    <w:rsid w:val="00175E16"/>
    <w:rsid w:val="00177102"/>
    <w:rsid w:val="001806CC"/>
    <w:rsid w:val="001807C7"/>
    <w:rsid w:val="001824C1"/>
    <w:rsid w:val="00183262"/>
    <w:rsid w:val="00186984"/>
    <w:rsid w:val="0019381D"/>
    <w:rsid w:val="00193901"/>
    <w:rsid w:val="00193C8B"/>
    <w:rsid w:val="00197A3C"/>
    <w:rsid w:val="00197DFD"/>
    <w:rsid w:val="001A4121"/>
    <w:rsid w:val="001A436E"/>
    <w:rsid w:val="001A47C2"/>
    <w:rsid w:val="001A52DF"/>
    <w:rsid w:val="001A6792"/>
    <w:rsid w:val="001B12C1"/>
    <w:rsid w:val="001B1E56"/>
    <w:rsid w:val="001B29C1"/>
    <w:rsid w:val="001B3075"/>
    <w:rsid w:val="001B3150"/>
    <w:rsid w:val="001B3B2A"/>
    <w:rsid w:val="001B4EE9"/>
    <w:rsid w:val="001B5080"/>
    <w:rsid w:val="001C1C88"/>
    <w:rsid w:val="001C2344"/>
    <w:rsid w:val="001C29B0"/>
    <w:rsid w:val="001C4CDF"/>
    <w:rsid w:val="001C554E"/>
    <w:rsid w:val="001C7F49"/>
    <w:rsid w:val="001D47E5"/>
    <w:rsid w:val="001D5623"/>
    <w:rsid w:val="001D6361"/>
    <w:rsid w:val="001D6A04"/>
    <w:rsid w:val="001D6E56"/>
    <w:rsid w:val="001D772A"/>
    <w:rsid w:val="001D7F11"/>
    <w:rsid w:val="001E060F"/>
    <w:rsid w:val="001E4E30"/>
    <w:rsid w:val="001E4EFD"/>
    <w:rsid w:val="001E7569"/>
    <w:rsid w:val="001E7830"/>
    <w:rsid w:val="001F0012"/>
    <w:rsid w:val="001F0C2D"/>
    <w:rsid w:val="001F19CB"/>
    <w:rsid w:val="001F1EF2"/>
    <w:rsid w:val="001F29E3"/>
    <w:rsid w:val="001F3D80"/>
    <w:rsid w:val="001F464C"/>
    <w:rsid w:val="001F4777"/>
    <w:rsid w:val="001F4788"/>
    <w:rsid w:val="001F5086"/>
    <w:rsid w:val="00201437"/>
    <w:rsid w:val="00202B49"/>
    <w:rsid w:val="002035AD"/>
    <w:rsid w:val="00203AA4"/>
    <w:rsid w:val="00204334"/>
    <w:rsid w:val="002050A6"/>
    <w:rsid w:val="00206F8D"/>
    <w:rsid w:val="00207B37"/>
    <w:rsid w:val="00211B56"/>
    <w:rsid w:val="00213717"/>
    <w:rsid w:val="00213D88"/>
    <w:rsid w:val="00215C69"/>
    <w:rsid w:val="002168CD"/>
    <w:rsid w:val="0021772D"/>
    <w:rsid w:val="00217D65"/>
    <w:rsid w:val="0022005D"/>
    <w:rsid w:val="00221181"/>
    <w:rsid w:val="00222052"/>
    <w:rsid w:val="00222A35"/>
    <w:rsid w:val="00223BFF"/>
    <w:rsid w:val="00223F0B"/>
    <w:rsid w:val="002240C9"/>
    <w:rsid w:val="002272D2"/>
    <w:rsid w:val="00230AFF"/>
    <w:rsid w:val="00234569"/>
    <w:rsid w:val="00234A36"/>
    <w:rsid w:val="002353AB"/>
    <w:rsid w:val="002357BD"/>
    <w:rsid w:val="00236E04"/>
    <w:rsid w:val="002409D6"/>
    <w:rsid w:val="00241CE3"/>
    <w:rsid w:val="00242431"/>
    <w:rsid w:val="002425E0"/>
    <w:rsid w:val="00243366"/>
    <w:rsid w:val="00243626"/>
    <w:rsid w:val="002443EB"/>
    <w:rsid w:val="00244A81"/>
    <w:rsid w:val="00244E4B"/>
    <w:rsid w:val="00246433"/>
    <w:rsid w:val="002478D1"/>
    <w:rsid w:val="00250E79"/>
    <w:rsid w:val="00251A05"/>
    <w:rsid w:val="00252040"/>
    <w:rsid w:val="0025255F"/>
    <w:rsid w:val="00255E78"/>
    <w:rsid w:val="00257476"/>
    <w:rsid w:val="002663B8"/>
    <w:rsid w:val="002727C8"/>
    <w:rsid w:val="00273ADB"/>
    <w:rsid w:val="002749C2"/>
    <w:rsid w:val="0027612D"/>
    <w:rsid w:val="00276DB0"/>
    <w:rsid w:val="002859F1"/>
    <w:rsid w:val="0028607B"/>
    <w:rsid w:val="00286455"/>
    <w:rsid w:val="00287B00"/>
    <w:rsid w:val="00290A3E"/>
    <w:rsid w:val="00290C63"/>
    <w:rsid w:val="0029125E"/>
    <w:rsid w:val="00291E36"/>
    <w:rsid w:val="0029237C"/>
    <w:rsid w:val="002923C6"/>
    <w:rsid w:val="00296CF5"/>
    <w:rsid w:val="002975AD"/>
    <w:rsid w:val="002A02F9"/>
    <w:rsid w:val="002A0996"/>
    <w:rsid w:val="002A18AB"/>
    <w:rsid w:val="002A3C6F"/>
    <w:rsid w:val="002A4450"/>
    <w:rsid w:val="002A4F59"/>
    <w:rsid w:val="002A6E1F"/>
    <w:rsid w:val="002A6F75"/>
    <w:rsid w:val="002B2117"/>
    <w:rsid w:val="002B56EF"/>
    <w:rsid w:val="002B6473"/>
    <w:rsid w:val="002B69AF"/>
    <w:rsid w:val="002C0E8D"/>
    <w:rsid w:val="002C1212"/>
    <w:rsid w:val="002C12EB"/>
    <w:rsid w:val="002C18D1"/>
    <w:rsid w:val="002C1F59"/>
    <w:rsid w:val="002C211E"/>
    <w:rsid w:val="002C2186"/>
    <w:rsid w:val="002C41B0"/>
    <w:rsid w:val="002C6546"/>
    <w:rsid w:val="002D3CD3"/>
    <w:rsid w:val="002D48DD"/>
    <w:rsid w:val="002D64F1"/>
    <w:rsid w:val="002D686C"/>
    <w:rsid w:val="002D6EA3"/>
    <w:rsid w:val="002E4344"/>
    <w:rsid w:val="002E4FFA"/>
    <w:rsid w:val="002E5BA2"/>
    <w:rsid w:val="002F04BB"/>
    <w:rsid w:val="002F4959"/>
    <w:rsid w:val="002F4C4B"/>
    <w:rsid w:val="002F5057"/>
    <w:rsid w:val="002F6198"/>
    <w:rsid w:val="002F6753"/>
    <w:rsid w:val="002F6A10"/>
    <w:rsid w:val="002F7641"/>
    <w:rsid w:val="0030116C"/>
    <w:rsid w:val="00302E11"/>
    <w:rsid w:val="00303171"/>
    <w:rsid w:val="00303776"/>
    <w:rsid w:val="00303C06"/>
    <w:rsid w:val="00304AE7"/>
    <w:rsid w:val="00305899"/>
    <w:rsid w:val="0030771F"/>
    <w:rsid w:val="003166C3"/>
    <w:rsid w:val="00322A54"/>
    <w:rsid w:val="00324402"/>
    <w:rsid w:val="0032546B"/>
    <w:rsid w:val="00326B49"/>
    <w:rsid w:val="00327270"/>
    <w:rsid w:val="00327853"/>
    <w:rsid w:val="0033200C"/>
    <w:rsid w:val="003325A6"/>
    <w:rsid w:val="0033418B"/>
    <w:rsid w:val="00340295"/>
    <w:rsid w:val="003409D1"/>
    <w:rsid w:val="00340AE8"/>
    <w:rsid w:val="0034141C"/>
    <w:rsid w:val="0034182B"/>
    <w:rsid w:val="00342C89"/>
    <w:rsid w:val="00343A48"/>
    <w:rsid w:val="00343FFD"/>
    <w:rsid w:val="00345DED"/>
    <w:rsid w:val="003507C6"/>
    <w:rsid w:val="0035201C"/>
    <w:rsid w:val="00353863"/>
    <w:rsid w:val="00356876"/>
    <w:rsid w:val="00357698"/>
    <w:rsid w:val="003612AE"/>
    <w:rsid w:val="0036274E"/>
    <w:rsid w:val="00362D96"/>
    <w:rsid w:val="003649CB"/>
    <w:rsid w:val="00364BB9"/>
    <w:rsid w:val="00365ACF"/>
    <w:rsid w:val="00367564"/>
    <w:rsid w:val="00371ADF"/>
    <w:rsid w:val="00374868"/>
    <w:rsid w:val="00374C0C"/>
    <w:rsid w:val="00376335"/>
    <w:rsid w:val="0038199D"/>
    <w:rsid w:val="00383E9D"/>
    <w:rsid w:val="00385036"/>
    <w:rsid w:val="0038704D"/>
    <w:rsid w:val="003876CA"/>
    <w:rsid w:val="0039003C"/>
    <w:rsid w:val="0039084A"/>
    <w:rsid w:val="00391141"/>
    <w:rsid w:val="0039268B"/>
    <w:rsid w:val="00395FD6"/>
    <w:rsid w:val="00396577"/>
    <w:rsid w:val="00396A34"/>
    <w:rsid w:val="0039772C"/>
    <w:rsid w:val="003A08C2"/>
    <w:rsid w:val="003A2F36"/>
    <w:rsid w:val="003A3821"/>
    <w:rsid w:val="003A71C8"/>
    <w:rsid w:val="003B0188"/>
    <w:rsid w:val="003B03BF"/>
    <w:rsid w:val="003B097A"/>
    <w:rsid w:val="003B20D6"/>
    <w:rsid w:val="003B48B3"/>
    <w:rsid w:val="003B6444"/>
    <w:rsid w:val="003B68AC"/>
    <w:rsid w:val="003C0037"/>
    <w:rsid w:val="003C1D00"/>
    <w:rsid w:val="003C22EA"/>
    <w:rsid w:val="003C2850"/>
    <w:rsid w:val="003C5C48"/>
    <w:rsid w:val="003C70D1"/>
    <w:rsid w:val="003C724B"/>
    <w:rsid w:val="003D2B62"/>
    <w:rsid w:val="003E0E1E"/>
    <w:rsid w:val="003E1BB9"/>
    <w:rsid w:val="003E374D"/>
    <w:rsid w:val="003E4E08"/>
    <w:rsid w:val="003E70CA"/>
    <w:rsid w:val="003F1DC5"/>
    <w:rsid w:val="003F2AC0"/>
    <w:rsid w:val="00401866"/>
    <w:rsid w:val="004019B3"/>
    <w:rsid w:val="004023D1"/>
    <w:rsid w:val="00403390"/>
    <w:rsid w:val="00406FA2"/>
    <w:rsid w:val="004079A1"/>
    <w:rsid w:val="00410648"/>
    <w:rsid w:val="00412AD9"/>
    <w:rsid w:val="004131EE"/>
    <w:rsid w:val="00414A49"/>
    <w:rsid w:val="00416392"/>
    <w:rsid w:val="004172EC"/>
    <w:rsid w:val="004209A1"/>
    <w:rsid w:val="00421D4A"/>
    <w:rsid w:val="00422DC9"/>
    <w:rsid w:val="004232F5"/>
    <w:rsid w:val="00425BBF"/>
    <w:rsid w:val="00425C56"/>
    <w:rsid w:val="00430077"/>
    <w:rsid w:val="004309B4"/>
    <w:rsid w:val="0043329E"/>
    <w:rsid w:val="004348FF"/>
    <w:rsid w:val="00442A26"/>
    <w:rsid w:val="00445135"/>
    <w:rsid w:val="00445751"/>
    <w:rsid w:val="00447B65"/>
    <w:rsid w:val="0045343E"/>
    <w:rsid w:val="00453CA7"/>
    <w:rsid w:val="0046015F"/>
    <w:rsid w:val="00460EAB"/>
    <w:rsid w:val="00462878"/>
    <w:rsid w:val="00465D2C"/>
    <w:rsid w:val="00467C1D"/>
    <w:rsid w:val="00470BC1"/>
    <w:rsid w:val="004718E7"/>
    <w:rsid w:val="00472492"/>
    <w:rsid w:val="00475FFE"/>
    <w:rsid w:val="00476B52"/>
    <w:rsid w:val="00477945"/>
    <w:rsid w:val="00480102"/>
    <w:rsid w:val="004809A5"/>
    <w:rsid w:val="00484F4A"/>
    <w:rsid w:val="00486B99"/>
    <w:rsid w:val="0048783C"/>
    <w:rsid w:val="0049021E"/>
    <w:rsid w:val="00490A60"/>
    <w:rsid w:val="004924CA"/>
    <w:rsid w:val="004934A8"/>
    <w:rsid w:val="00494677"/>
    <w:rsid w:val="00496083"/>
    <w:rsid w:val="0049784B"/>
    <w:rsid w:val="004A123E"/>
    <w:rsid w:val="004A1D3D"/>
    <w:rsid w:val="004A25BE"/>
    <w:rsid w:val="004A3049"/>
    <w:rsid w:val="004A4B15"/>
    <w:rsid w:val="004A53CE"/>
    <w:rsid w:val="004A65F6"/>
    <w:rsid w:val="004A7F2C"/>
    <w:rsid w:val="004B0012"/>
    <w:rsid w:val="004B20CE"/>
    <w:rsid w:val="004B25A3"/>
    <w:rsid w:val="004B274A"/>
    <w:rsid w:val="004B46D1"/>
    <w:rsid w:val="004B4BE2"/>
    <w:rsid w:val="004B64D8"/>
    <w:rsid w:val="004B793F"/>
    <w:rsid w:val="004C700C"/>
    <w:rsid w:val="004D01F1"/>
    <w:rsid w:val="004D1C17"/>
    <w:rsid w:val="004D3AAC"/>
    <w:rsid w:val="004E34EA"/>
    <w:rsid w:val="004E3984"/>
    <w:rsid w:val="004E4279"/>
    <w:rsid w:val="004E47AC"/>
    <w:rsid w:val="004E4CB2"/>
    <w:rsid w:val="004E5260"/>
    <w:rsid w:val="004E56A8"/>
    <w:rsid w:val="004E602A"/>
    <w:rsid w:val="004E6A96"/>
    <w:rsid w:val="004E6B89"/>
    <w:rsid w:val="004E6DEC"/>
    <w:rsid w:val="004E7395"/>
    <w:rsid w:val="004E7527"/>
    <w:rsid w:val="004F1668"/>
    <w:rsid w:val="004F52E5"/>
    <w:rsid w:val="004F58B0"/>
    <w:rsid w:val="004F63CE"/>
    <w:rsid w:val="005003F1"/>
    <w:rsid w:val="00500AF2"/>
    <w:rsid w:val="00500EB3"/>
    <w:rsid w:val="00502697"/>
    <w:rsid w:val="005044FF"/>
    <w:rsid w:val="00504CFD"/>
    <w:rsid w:val="00505B4F"/>
    <w:rsid w:val="00506FE7"/>
    <w:rsid w:val="00511E4A"/>
    <w:rsid w:val="0051240B"/>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A0D"/>
    <w:rsid w:val="00540642"/>
    <w:rsid w:val="00540A1D"/>
    <w:rsid w:val="00540FC4"/>
    <w:rsid w:val="005433BC"/>
    <w:rsid w:val="0054478E"/>
    <w:rsid w:val="0054535A"/>
    <w:rsid w:val="005460B2"/>
    <w:rsid w:val="00551144"/>
    <w:rsid w:val="005635E4"/>
    <w:rsid w:val="00563C85"/>
    <w:rsid w:val="00563D94"/>
    <w:rsid w:val="005649DC"/>
    <w:rsid w:val="00570131"/>
    <w:rsid w:val="005708CF"/>
    <w:rsid w:val="0057203B"/>
    <w:rsid w:val="00572621"/>
    <w:rsid w:val="0057328B"/>
    <w:rsid w:val="00574E71"/>
    <w:rsid w:val="0057654C"/>
    <w:rsid w:val="00582191"/>
    <w:rsid w:val="0058224E"/>
    <w:rsid w:val="00587A01"/>
    <w:rsid w:val="005919A7"/>
    <w:rsid w:val="0059226A"/>
    <w:rsid w:val="005922A9"/>
    <w:rsid w:val="0059587A"/>
    <w:rsid w:val="00597451"/>
    <w:rsid w:val="005A47F0"/>
    <w:rsid w:val="005B00BD"/>
    <w:rsid w:val="005B02C8"/>
    <w:rsid w:val="005C0D94"/>
    <w:rsid w:val="005C4549"/>
    <w:rsid w:val="005C4840"/>
    <w:rsid w:val="005C55B8"/>
    <w:rsid w:val="005C737E"/>
    <w:rsid w:val="005D0BA6"/>
    <w:rsid w:val="005D44A0"/>
    <w:rsid w:val="005D4500"/>
    <w:rsid w:val="005D4F62"/>
    <w:rsid w:val="005D5F0F"/>
    <w:rsid w:val="005E0AE4"/>
    <w:rsid w:val="005E2C36"/>
    <w:rsid w:val="005E3944"/>
    <w:rsid w:val="005E4313"/>
    <w:rsid w:val="005E478E"/>
    <w:rsid w:val="005E484C"/>
    <w:rsid w:val="005E499D"/>
    <w:rsid w:val="005E7564"/>
    <w:rsid w:val="005F05D3"/>
    <w:rsid w:val="005F0ED6"/>
    <w:rsid w:val="005F2D67"/>
    <w:rsid w:val="005F2F3E"/>
    <w:rsid w:val="005F6271"/>
    <w:rsid w:val="005F6775"/>
    <w:rsid w:val="0060023D"/>
    <w:rsid w:val="006023F3"/>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E10"/>
    <w:rsid w:val="006134AA"/>
    <w:rsid w:val="00616377"/>
    <w:rsid w:val="00621080"/>
    <w:rsid w:val="0062128F"/>
    <w:rsid w:val="00621921"/>
    <w:rsid w:val="006225CF"/>
    <w:rsid w:val="00622DC6"/>
    <w:rsid w:val="00624E49"/>
    <w:rsid w:val="006274E0"/>
    <w:rsid w:val="00627586"/>
    <w:rsid w:val="00631225"/>
    <w:rsid w:val="00631F3A"/>
    <w:rsid w:val="00632987"/>
    <w:rsid w:val="00634C0A"/>
    <w:rsid w:val="00636B33"/>
    <w:rsid w:val="00640711"/>
    <w:rsid w:val="0064101C"/>
    <w:rsid w:val="0064172F"/>
    <w:rsid w:val="00643113"/>
    <w:rsid w:val="006503B7"/>
    <w:rsid w:val="006548DC"/>
    <w:rsid w:val="00656C07"/>
    <w:rsid w:val="00656EA6"/>
    <w:rsid w:val="00660AEB"/>
    <w:rsid w:val="0066263B"/>
    <w:rsid w:val="00662CE6"/>
    <w:rsid w:val="0066304D"/>
    <w:rsid w:val="006635AD"/>
    <w:rsid w:val="0066388E"/>
    <w:rsid w:val="00664F38"/>
    <w:rsid w:val="0066643F"/>
    <w:rsid w:val="00666591"/>
    <w:rsid w:val="00666C4D"/>
    <w:rsid w:val="00671016"/>
    <w:rsid w:val="00672324"/>
    <w:rsid w:val="00672C2A"/>
    <w:rsid w:val="00674056"/>
    <w:rsid w:val="00674BAE"/>
    <w:rsid w:val="006751D3"/>
    <w:rsid w:val="006772CF"/>
    <w:rsid w:val="006813D5"/>
    <w:rsid w:val="0068150F"/>
    <w:rsid w:val="00683E83"/>
    <w:rsid w:val="00683F39"/>
    <w:rsid w:val="006842ED"/>
    <w:rsid w:val="006856CB"/>
    <w:rsid w:val="00686A6E"/>
    <w:rsid w:val="00686D0C"/>
    <w:rsid w:val="00692781"/>
    <w:rsid w:val="00692CE9"/>
    <w:rsid w:val="006933BA"/>
    <w:rsid w:val="00693A52"/>
    <w:rsid w:val="00695FEE"/>
    <w:rsid w:val="006A1190"/>
    <w:rsid w:val="006A2EA3"/>
    <w:rsid w:val="006A474F"/>
    <w:rsid w:val="006A7935"/>
    <w:rsid w:val="006B043D"/>
    <w:rsid w:val="006B1D17"/>
    <w:rsid w:val="006B2894"/>
    <w:rsid w:val="006B657A"/>
    <w:rsid w:val="006B74E2"/>
    <w:rsid w:val="006C4574"/>
    <w:rsid w:val="006C5021"/>
    <w:rsid w:val="006C6083"/>
    <w:rsid w:val="006C7749"/>
    <w:rsid w:val="006C7E28"/>
    <w:rsid w:val="006D1C40"/>
    <w:rsid w:val="006D1EE5"/>
    <w:rsid w:val="006D2592"/>
    <w:rsid w:val="006D459A"/>
    <w:rsid w:val="006D475F"/>
    <w:rsid w:val="006D6336"/>
    <w:rsid w:val="006D786F"/>
    <w:rsid w:val="006E0116"/>
    <w:rsid w:val="006E1314"/>
    <w:rsid w:val="006E2EC8"/>
    <w:rsid w:val="006E496E"/>
    <w:rsid w:val="006E64CF"/>
    <w:rsid w:val="006E6B60"/>
    <w:rsid w:val="006E7541"/>
    <w:rsid w:val="006F33AD"/>
    <w:rsid w:val="006F3DD3"/>
    <w:rsid w:val="006F455C"/>
    <w:rsid w:val="006F5D31"/>
    <w:rsid w:val="006F6B15"/>
    <w:rsid w:val="00700473"/>
    <w:rsid w:val="007006F3"/>
    <w:rsid w:val="00702734"/>
    <w:rsid w:val="007050DD"/>
    <w:rsid w:val="00705F80"/>
    <w:rsid w:val="00706082"/>
    <w:rsid w:val="00710294"/>
    <w:rsid w:val="0071068A"/>
    <w:rsid w:val="00714A71"/>
    <w:rsid w:val="00716F35"/>
    <w:rsid w:val="0072391A"/>
    <w:rsid w:val="00724B51"/>
    <w:rsid w:val="00724C35"/>
    <w:rsid w:val="007258E8"/>
    <w:rsid w:val="0072626A"/>
    <w:rsid w:val="007274A6"/>
    <w:rsid w:val="00731CAC"/>
    <w:rsid w:val="0073246A"/>
    <w:rsid w:val="00736896"/>
    <w:rsid w:val="00736B4A"/>
    <w:rsid w:val="00742259"/>
    <w:rsid w:val="00743146"/>
    <w:rsid w:val="00745A49"/>
    <w:rsid w:val="00747E14"/>
    <w:rsid w:val="00750D4C"/>
    <w:rsid w:val="00750FCF"/>
    <w:rsid w:val="0075106E"/>
    <w:rsid w:val="0075135C"/>
    <w:rsid w:val="00751E83"/>
    <w:rsid w:val="00753189"/>
    <w:rsid w:val="007533D1"/>
    <w:rsid w:val="007551B6"/>
    <w:rsid w:val="00755B69"/>
    <w:rsid w:val="0075614C"/>
    <w:rsid w:val="00756C63"/>
    <w:rsid w:val="00757BBD"/>
    <w:rsid w:val="00760F0E"/>
    <w:rsid w:val="00761567"/>
    <w:rsid w:val="007617BF"/>
    <w:rsid w:val="00763564"/>
    <w:rsid w:val="00767BFD"/>
    <w:rsid w:val="007742E6"/>
    <w:rsid w:val="00776374"/>
    <w:rsid w:val="00776557"/>
    <w:rsid w:val="00776A73"/>
    <w:rsid w:val="00776FAB"/>
    <w:rsid w:val="007771BE"/>
    <w:rsid w:val="00781004"/>
    <w:rsid w:val="007829EE"/>
    <w:rsid w:val="00785179"/>
    <w:rsid w:val="00785C13"/>
    <w:rsid w:val="00786157"/>
    <w:rsid w:val="007908EC"/>
    <w:rsid w:val="00790ABB"/>
    <w:rsid w:val="00792773"/>
    <w:rsid w:val="007930AD"/>
    <w:rsid w:val="007940EE"/>
    <w:rsid w:val="007944E7"/>
    <w:rsid w:val="0079486C"/>
    <w:rsid w:val="00795729"/>
    <w:rsid w:val="0079720B"/>
    <w:rsid w:val="007A14E6"/>
    <w:rsid w:val="007A2C3A"/>
    <w:rsid w:val="007A64F2"/>
    <w:rsid w:val="007A6935"/>
    <w:rsid w:val="007B09C6"/>
    <w:rsid w:val="007B10EE"/>
    <w:rsid w:val="007B31FA"/>
    <w:rsid w:val="007B32C7"/>
    <w:rsid w:val="007B42B7"/>
    <w:rsid w:val="007B4C07"/>
    <w:rsid w:val="007B4F37"/>
    <w:rsid w:val="007B7C91"/>
    <w:rsid w:val="007C03E0"/>
    <w:rsid w:val="007C04C4"/>
    <w:rsid w:val="007C0644"/>
    <w:rsid w:val="007C0A3E"/>
    <w:rsid w:val="007C0BB5"/>
    <w:rsid w:val="007C1591"/>
    <w:rsid w:val="007C297C"/>
    <w:rsid w:val="007C3AF9"/>
    <w:rsid w:val="007C4DB8"/>
    <w:rsid w:val="007C555E"/>
    <w:rsid w:val="007C7F9F"/>
    <w:rsid w:val="007D042B"/>
    <w:rsid w:val="007D10B3"/>
    <w:rsid w:val="007D381B"/>
    <w:rsid w:val="007D3CFC"/>
    <w:rsid w:val="007D4052"/>
    <w:rsid w:val="007D439A"/>
    <w:rsid w:val="007D5CAE"/>
    <w:rsid w:val="007D6A42"/>
    <w:rsid w:val="007E0C1E"/>
    <w:rsid w:val="007E1674"/>
    <w:rsid w:val="007E1C78"/>
    <w:rsid w:val="007E1FDF"/>
    <w:rsid w:val="007E30FB"/>
    <w:rsid w:val="007E3F4D"/>
    <w:rsid w:val="007E4C7C"/>
    <w:rsid w:val="007E5376"/>
    <w:rsid w:val="007E559F"/>
    <w:rsid w:val="007E5842"/>
    <w:rsid w:val="007E667E"/>
    <w:rsid w:val="007E73A2"/>
    <w:rsid w:val="007F0196"/>
    <w:rsid w:val="007F0607"/>
    <w:rsid w:val="007F1C8A"/>
    <w:rsid w:val="007F2410"/>
    <w:rsid w:val="007F3347"/>
    <w:rsid w:val="007F3AE8"/>
    <w:rsid w:val="007F499A"/>
    <w:rsid w:val="007F5545"/>
    <w:rsid w:val="007F57DE"/>
    <w:rsid w:val="00800EC3"/>
    <w:rsid w:val="00801ACE"/>
    <w:rsid w:val="00801F7E"/>
    <w:rsid w:val="00803674"/>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7100"/>
    <w:rsid w:val="00830ADD"/>
    <w:rsid w:val="00832E55"/>
    <w:rsid w:val="008339AC"/>
    <w:rsid w:val="00834488"/>
    <w:rsid w:val="00834BAD"/>
    <w:rsid w:val="00834D8D"/>
    <w:rsid w:val="00840219"/>
    <w:rsid w:val="00843F44"/>
    <w:rsid w:val="008462DD"/>
    <w:rsid w:val="00846750"/>
    <w:rsid w:val="00846F7C"/>
    <w:rsid w:val="0084737D"/>
    <w:rsid w:val="0085508F"/>
    <w:rsid w:val="0085671A"/>
    <w:rsid w:val="00856ABA"/>
    <w:rsid w:val="00857D84"/>
    <w:rsid w:val="00860236"/>
    <w:rsid w:val="008605DF"/>
    <w:rsid w:val="00860780"/>
    <w:rsid w:val="00860ABD"/>
    <w:rsid w:val="00861582"/>
    <w:rsid w:val="00865EE2"/>
    <w:rsid w:val="00866805"/>
    <w:rsid w:val="00866FE2"/>
    <w:rsid w:val="00871938"/>
    <w:rsid w:val="00873209"/>
    <w:rsid w:val="00873A2C"/>
    <w:rsid w:val="00874378"/>
    <w:rsid w:val="008765AE"/>
    <w:rsid w:val="00881F9A"/>
    <w:rsid w:val="00882EA1"/>
    <w:rsid w:val="008831F4"/>
    <w:rsid w:val="00883501"/>
    <w:rsid w:val="00884522"/>
    <w:rsid w:val="00886BB4"/>
    <w:rsid w:val="008916F5"/>
    <w:rsid w:val="00892681"/>
    <w:rsid w:val="00893B31"/>
    <w:rsid w:val="00893C22"/>
    <w:rsid w:val="00895D90"/>
    <w:rsid w:val="008A2534"/>
    <w:rsid w:val="008A374B"/>
    <w:rsid w:val="008A49D2"/>
    <w:rsid w:val="008A610E"/>
    <w:rsid w:val="008A7981"/>
    <w:rsid w:val="008B21F8"/>
    <w:rsid w:val="008B2669"/>
    <w:rsid w:val="008B4C7F"/>
    <w:rsid w:val="008B549F"/>
    <w:rsid w:val="008B742A"/>
    <w:rsid w:val="008C2C51"/>
    <w:rsid w:val="008C3B72"/>
    <w:rsid w:val="008C60E0"/>
    <w:rsid w:val="008D699C"/>
    <w:rsid w:val="008E14ED"/>
    <w:rsid w:val="008E18D0"/>
    <w:rsid w:val="008E206C"/>
    <w:rsid w:val="008E47E3"/>
    <w:rsid w:val="008E7A3B"/>
    <w:rsid w:val="008F027F"/>
    <w:rsid w:val="008F0A96"/>
    <w:rsid w:val="008F281F"/>
    <w:rsid w:val="008F3258"/>
    <w:rsid w:val="008F49AB"/>
    <w:rsid w:val="008F4EF8"/>
    <w:rsid w:val="008F5224"/>
    <w:rsid w:val="008F5999"/>
    <w:rsid w:val="008F5F7C"/>
    <w:rsid w:val="00901150"/>
    <w:rsid w:val="009033AA"/>
    <w:rsid w:val="0090363E"/>
    <w:rsid w:val="009042AB"/>
    <w:rsid w:val="0090671C"/>
    <w:rsid w:val="00911153"/>
    <w:rsid w:val="00912853"/>
    <w:rsid w:val="0091470E"/>
    <w:rsid w:val="00914AEC"/>
    <w:rsid w:val="009151B8"/>
    <w:rsid w:val="00917939"/>
    <w:rsid w:val="009211AE"/>
    <w:rsid w:val="00922295"/>
    <w:rsid w:val="009302EE"/>
    <w:rsid w:val="00930574"/>
    <w:rsid w:val="009335E7"/>
    <w:rsid w:val="00933E60"/>
    <w:rsid w:val="009341F6"/>
    <w:rsid w:val="00935426"/>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B33"/>
    <w:rsid w:val="00972136"/>
    <w:rsid w:val="009728C7"/>
    <w:rsid w:val="00973509"/>
    <w:rsid w:val="00974979"/>
    <w:rsid w:val="00974EC8"/>
    <w:rsid w:val="00980054"/>
    <w:rsid w:val="00980535"/>
    <w:rsid w:val="00984E61"/>
    <w:rsid w:val="0098563F"/>
    <w:rsid w:val="00985D93"/>
    <w:rsid w:val="00985F91"/>
    <w:rsid w:val="009860B3"/>
    <w:rsid w:val="009877E4"/>
    <w:rsid w:val="00987EC5"/>
    <w:rsid w:val="00992069"/>
    <w:rsid w:val="00993039"/>
    <w:rsid w:val="00993846"/>
    <w:rsid w:val="00996BA2"/>
    <w:rsid w:val="00997A8E"/>
    <w:rsid w:val="009A7A08"/>
    <w:rsid w:val="009B23A4"/>
    <w:rsid w:val="009B27B7"/>
    <w:rsid w:val="009B39B4"/>
    <w:rsid w:val="009B59C9"/>
    <w:rsid w:val="009B605C"/>
    <w:rsid w:val="009C04D8"/>
    <w:rsid w:val="009C1D0D"/>
    <w:rsid w:val="009C235D"/>
    <w:rsid w:val="009C4E41"/>
    <w:rsid w:val="009C62E6"/>
    <w:rsid w:val="009C7415"/>
    <w:rsid w:val="009D219B"/>
    <w:rsid w:val="009D4431"/>
    <w:rsid w:val="009D4677"/>
    <w:rsid w:val="009D4694"/>
    <w:rsid w:val="009D619B"/>
    <w:rsid w:val="009D652B"/>
    <w:rsid w:val="009E1EA1"/>
    <w:rsid w:val="009E3530"/>
    <w:rsid w:val="009E6D26"/>
    <w:rsid w:val="009E6EBF"/>
    <w:rsid w:val="009E770D"/>
    <w:rsid w:val="009E7A57"/>
    <w:rsid w:val="009E7A98"/>
    <w:rsid w:val="009F0669"/>
    <w:rsid w:val="009F2440"/>
    <w:rsid w:val="009F3ACF"/>
    <w:rsid w:val="009F3C78"/>
    <w:rsid w:val="009F4D98"/>
    <w:rsid w:val="009F556D"/>
    <w:rsid w:val="009F5B48"/>
    <w:rsid w:val="009F7567"/>
    <w:rsid w:val="009F7BEA"/>
    <w:rsid w:val="00A00BC6"/>
    <w:rsid w:val="00A03C4C"/>
    <w:rsid w:val="00A05809"/>
    <w:rsid w:val="00A05FA5"/>
    <w:rsid w:val="00A07747"/>
    <w:rsid w:val="00A1227B"/>
    <w:rsid w:val="00A135E2"/>
    <w:rsid w:val="00A16CDA"/>
    <w:rsid w:val="00A20A54"/>
    <w:rsid w:val="00A20CD1"/>
    <w:rsid w:val="00A22C7D"/>
    <w:rsid w:val="00A23D5E"/>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A61"/>
    <w:rsid w:val="00A45272"/>
    <w:rsid w:val="00A46CF1"/>
    <w:rsid w:val="00A479AA"/>
    <w:rsid w:val="00A52F03"/>
    <w:rsid w:val="00A53FE3"/>
    <w:rsid w:val="00A54D43"/>
    <w:rsid w:val="00A60DF6"/>
    <w:rsid w:val="00A6183D"/>
    <w:rsid w:val="00A66E09"/>
    <w:rsid w:val="00A73042"/>
    <w:rsid w:val="00A73AC4"/>
    <w:rsid w:val="00A74EF2"/>
    <w:rsid w:val="00A74F0C"/>
    <w:rsid w:val="00A751D0"/>
    <w:rsid w:val="00A75C2D"/>
    <w:rsid w:val="00A7751B"/>
    <w:rsid w:val="00A77893"/>
    <w:rsid w:val="00A80130"/>
    <w:rsid w:val="00A80790"/>
    <w:rsid w:val="00A80B8F"/>
    <w:rsid w:val="00A8106F"/>
    <w:rsid w:val="00A8764F"/>
    <w:rsid w:val="00A8779C"/>
    <w:rsid w:val="00A9201E"/>
    <w:rsid w:val="00A9210A"/>
    <w:rsid w:val="00A952C1"/>
    <w:rsid w:val="00AA0E0F"/>
    <w:rsid w:val="00AA2598"/>
    <w:rsid w:val="00AA4710"/>
    <w:rsid w:val="00AA4A24"/>
    <w:rsid w:val="00AA5283"/>
    <w:rsid w:val="00AA5A8C"/>
    <w:rsid w:val="00AA5CD8"/>
    <w:rsid w:val="00AA5E60"/>
    <w:rsid w:val="00AB3657"/>
    <w:rsid w:val="00AB37B5"/>
    <w:rsid w:val="00AB3BC7"/>
    <w:rsid w:val="00AB3F29"/>
    <w:rsid w:val="00AB52CF"/>
    <w:rsid w:val="00AB6E20"/>
    <w:rsid w:val="00AC2C77"/>
    <w:rsid w:val="00AC5351"/>
    <w:rsid w:val="00AC53C1"/>
    <w:rsid w:val="00AC6ADA"/>
    <w:rsid w:val="00AD112B"/>
    <w:rsid w:val="00AD2F47"/>
    <w:rsid w:val="00AD3115"/>
    <w:rsid w:val="00AD42E6"/>
    <w:rsid w:val="00AD4778"/>
    <w:rsid w:val="00AD4A77"/>
    <w:rsid w:val="00AD60F5"/>
    <w:rsid w:val="00AD6287"/>
    <w:rsid w:val="00AE1E73"/>
    <w:rsid w:val="00AE2151"/>
    <w:rsid w:val="00AE5AEE"/>
    <w:rsid w:val="00AE5EA8"/>
    <w:rsid w:val="00AE79DE"/>
    <w:rsid w:val="00AF1B57"/>
    <w:rsid w:val="00AF1D45"/>
    <w:rsid w:val="00AF2153"/>
    <w:rsid w:val="00AF2A29"/>
    <w:rsid w:val="00AF3614"/>
    <w:rsid w:val="00AF43AF"/>
    <w:rsid w:val="00AF5375"/>
    <w:rsid w:val="00AF6841"/>
    <w:rsid w:val="00B03864"/>
    <w:rsid w:val="00B07BDE"/>
    <w:rsid w:val="00B13488"/>
    <w:rsid w:val="00B13C79"/>
    <w:rsid w:val="00B1462F"/>
    <w:rsid w:val="00B151C0"/>
    <w:rsid w:val="00B15926"/>
    <w:rsid w:val="00B15BD1"/>
    <w:rsid w:val="00B16D06"/>
    <w:rsid w:val="00B31011"/>
    <w:rsid w:val="00B310D6"/>
    <w:rsid w:val="00B330BC"/>
    <w:rsid w:val="00B331ED"/>
    <w:rsid w:val="00B3428F"/>
    <w:rsid w:val="00B35371"/>
    <w:rsid w:val="00B353BE"/>
    <w:rsid w:val="00B35CF9"/>
    <w:rsid w:val="00B36394"/>
    <w:rsid w:val="00B364E1"/>
    <w:rsid w:val="00B36B48"/>
    <w:rsid w:val="00B36E14"/>
    <w:rsid w:val="00B3785C"/>
    <w:rsid w:val="00B40BBE"/>
    <w:rsid w:val="00B41F98"/>
    <w:rsid w:val="00B42005"/>
    <w:rsid w:val="00B51FFE"/>
    <w:rsid w:val="00B531FA"/>
    <w:rsid w:val="00B5444D"/>
    <w:rsid w:val="00B612B1"/>
    <w:rsid w:val="00B61400"/>
    <w:rsid w:val="00B7045D"/>
    <w:rsid w:val="00B708D8"/>
    <w:rsid w:val="00B719B9"/>
    <w:rsid w:val="00B7203F"/>
    <w:rsid w:val="00B75168"/>
    <w:rsid w:val="00B75583"/>
    <w:rsid w:val="00B75A7C"/>
    <w:rsid w:val="00B75CE8"/>
    <w:rsid w:val="00B76258"/>
    <w:rsid w:val="00B80B25"/>
    <w:rsid w:val="00B81202"/>
    <w:rsid w:val="00B823AE"/>
    <w:rsid w:val="00B83E0B"/>
    <w:rsid w:val="00B83F85"/>
    <w:rsid w:val="00B8771A"/>
    <w:rsid w:val="00B90725"/>
    <w:rsid w:val="00B9137A"/>
    <w:rsid w:val="00B92BCD"/>
    <w:rsid w:val="00B93BB3"/>
    <w:rsid w:val="00B941B1"/>
    <w:rsid w:val="00B95776"/>
    <w:rsid w:val="00B97476"/>
    <w:rsid w:val="00BA23CC"/>
    <w:rsid w:val="00BA24BD"/>
    <w:rsid w:val="00BA25A3"/>
    <w:rsid w:val="00BA26CE"/>
    <w:rsid w:val="00BA2774"/>
    <w:rsid w:val="00BA3199"/>
    <w:rsid w:val="00BA4471"/>
    <w:rsid w:val="00BA6C2B"/>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A5C"/>
    <w:rsid w:val="00BD4359"/>
    <w:rsid w:val="00BD53EB"/>
    <w:rsid w:val="00BE3697"/>
    <w:rsid w:val="00BE3F16"/>
    <w:rsid w:val="00BE5152"/>
    <w:rsid w:val="00BE792C"/>
    <w:rsid w:val="00BF04B3"/>
    <w:rsid w:val="00BF066E"/>
    <w:rsid w:val="00BF3A03"/>
    <w:rsid w:val="00BF6337"/>
    <w:rsid w:val="00BF6762"/>
    <w:rsid w:val="00BF6D5E"/>
    <w:rsid w:val="00BF6E0A"/>
    <w:rsid w:val="00C00C4F"/>
    <w:rsid w:val="00C031C6"/>
    <w:rsid w:val="00C03BB8"/>
    <w:rsid w:val="00C044E2"/>
    <w:rsid w:val="00C048E0"/>
    <w:rsid w:val="00C07A44"/>
    <w:rsid w:val="00C11E78"/>
    <w:rsid w:val="00C141A0"/>
    <w:rsid w:val="00C14E35"/>
    <w:rsid w:val="00C22BCB"/>
    <w:rsid w:val="00C2396C"/>
    <w:rsid w:val="00C24F01"/>
    <w:rsid w:val="00C30684"/>
    <w:rsid w:val="00C336B9"/>
    <w:rsid w:val="00C40503"/>
    <w:rsid w:val="00C40C23"/>
    <w:rsid w:val="00C4188C"/>
    <w:rsid w:val="00C41B8F"/>
    <w:rsid w:val="00C423D6"/>
    <w:rsid w:val="00C42A2F"/>
    <w:rsid w:val="00C467FE"/>
    <w:rsid w:val="00C47B69"/>
    <w:rsid w:val="00C50034"/>
    <w:rsid w:val="00C50203"/>
    <w:rsid w:val="00C5028D"/>
    <w:rsid w:val="00C50B51"/>
    <w:rsid w:val="00C52429"/>
    <w:rsid w:val="00C53873"/>
    <w:rsid w:val="00C53D2C"/>
    <w:rsid w:val="00C5645A"/>
    <w:rsid w:val="00C57DB9"/>
    <w:rsid w:val="00C61A70"/>
    <w:rsid w:val="00C65CBF"/>
    <w:rsid w:val="00C66437"/>
    <w:rsid w:val="00C71C40"/>
    <w:rsid w:val="00C7272D"/>
    <w:rsid w:val="00C73377"/>
    <w:rsid w:val="00C73D49"/>
    <w:rsid w:val="00C767BB"/>
    <w:rsid w:val="00C76EAD"/>
    <w:rsid w:val="00C77BE8"/>
    <w:rsid w:val="00C81D35"/>
    <w:rsid w:val="00C828AB"/>
    <w:rsid w:val="00C83B8E"/>
    <w:rsid w:val="00C87E64"/>
    <w:rsid w:val="00C9019A"/>
    <w:rsid w:val="00C9622F"/>
    <w:rsid w:val="00CA0838"/>
    <w:rsid w:val="00CA1D68"/>
    <w:rsid w:val="00CA25BD"/>
    <w:rsid w:val="00CA2F5D"/>
    <w:rsid w:val="00CA4B60"/>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2F46"/>
    <w:rsid w:val="00CE40A4"/>
    <w:rsid w:val="00CE6503"/>
    <w:rsid w:val="00CE6B57"/>
    <w:rsid w:val="00CE7883"/>
    <w:rsid w:val="00CF0AB4"/>
    <w:rsid w:val="00CF1336"/>
    <w:rsid w:val="00CF56DE"/>
    <w:rsid w:val="00CF5708"/>
    <w:rsid w:val="00CF6EAD"/>
    <w:rsid w:val="00CF7D9F"/>
    <w:rsid w:val="00D05142"/>
    <w:rsid w:val="00D07092"/>
    <w:rsid w:val="00D1075C"/>
    <w:rsid w:val="00D107CF"/>
    <w:rsid w:val="00D12B5B"/>
    <w:rsid w:val="00D12DB0"/>
    <w:rsid w:val="00D13863"/>
    <w:rsid w:val="00D148FD"/>
    <w:rsid w:val="00D150D3"/>
    <w:rsid w:val="00D1510C"/>
    <w:rsid w:val="00D216DD"/>
    <w:rsid w:val="00D23A8D"/>
    <w:rsid w:val="00D24B46"/>
    <w:rsid w:val="00D24C0D"/>
    <w:rsid w:val="00D333D7"/>
    <w:rsid w:val="00D33BE9"/>
    <w:rsid w:val="00D34579"/>
    <w:rsid w:val="00D41042"/>
    <w:rsid w:val="00D42A9D"/>
    <w:rsid w:val="00D43B6D"/>
    <w:rsid w:val="00D43CAD"/>
    <w:rsid w:val="00D45430"/>
    <w:rsid w:val="00D45ABB"/>
    <w:rsid w:val="00D466C0"/>
    <w:rsid w:val="00D502E5"/>
    <w:rsid w:val="00D5199E"/>
    <w:rsid w:val="00D538A2"/>
    <w:rsid w:val="00D56E8C"/>
    <w:rsid w:val="00D60A1F"/>
    <w:rsid w:val="00D617E0"/>
    <w:rsid w:val="00D6354D"/>
    <w:rsid w:val="00D654DD"/>
    <w:rsid w:val="00D66325"/>
    <w:rsid w:val="00D667B3"/>
    <w:rsid w:val="00D67615"/>
    <w:rsid w:val="00D7121E"/>
    <w:rsid w:val="00D71702"/>
    <w:rsid w:val="00D72CB3"/>
    <w:rsid w:val="00D74250"/>
    <w:rsid w:val="00D759D6"/>
    <w:rsid w:val="00D802DB"/>
    <w:rsid w:val="00D814F0"/>
    <w:rsid w:val="00D81B2E"/>
    <w:rsid w:val="00D91E8B"/>
    <w:rsid w:val="00D92091"/>
    <w:rsid w:val="00D92856"/>
    <w:rsid w:val="00D92B9C"/>
    <w:rsid w:val="00D93AC3"/>
    <w:rsid w:val="00D96DF7"/>
    <w:rsid w:val="00D976B7"/>
    <w:rsid w:val="00DA462A"/>
    <w:rsid w:val="00DA6DA6"/>
    <w:rsid w:val="00DA7856"/>
    <w:rsid w:val="00DB1E11"/>
    <w:rsid w:val="00DB2A40"/>
    <w:rsid w:val="00DB69B7"/>
    <w:rsid w:val="00DB7098"/>
    <w:rsid w:val="00DC04B3"/>
    <w:rsid w:val="00DC0F42"/>
    <w:rsid w:val="00DC2C31"/>
    <w:rsid w:val="00DD07D3"/>
    <w:rsid w:val="00DD132E"/>
    <w:rsid w:val="00DD2436"/>
    <w:rsid w:val="00DD30A1"/>
    <w:rsid w:val="00DD6423"/>
    <w:rsid w:val="00DE1469"/>
    <w:rsid w:val="00DE4376"/>
    <w:rsid w:val="00DF03CD"/>
    <w:rsid w:val="00DF1B72"/>
    <w:rsid w:val="00DF1EED"/>
    <w:rsid w:val="00DF22D2"/>
    <w:rsid w:val="00DF30CB"/>
    <w:rsid w:val="00DF5BF1"/>
    <w:rsid w:val="00DF64E8"/>
    <w:rsid w:val="00DF7926"/>
    <w:rsid w:val="00E003E4"/>
    <w:rsid w:val="00E0119F"/>
    <w:rsid w:val="00E01445"/>
    <w:rsid w:val="00E02CE7"/>
    <w:rsid w:val="00E04E95"/>
    <w:rsid w:val="00E06E13"/>
    <w:rsid w:val="00E102C3"/>
    <w:rsid w:val="00E104D5"/>
    <w:rsid w:val="00E10602"/>
    <w:rsid w:val="00E110BB"/>
    <w:rsid w:val="00E11E92"/>
    <w:rsid w:val="00E13018"/>
    <w:rsid w:val="00E14719"/>
    <w:rsid w:val="00E21430"/>
    <w:rsid w:val="00E23B06"/>
    <w:rsid w:val="00E2437B"/>
    <w:rsid w:val="00E24D59"/>
    <w:rsid w:val="00E24F9F"/>
    <w:rsid w:val="00E26FAF"/>
    <w:rsid w:val="00E27588"/>
    <w:rsid w:val="00E30BF2"/>
    <w:rsid w:val="00E3378B"/>
    <w:rsid w:val="00E3518A"/>
    <w:rsid w:val="00E425E8"/>
    <w:rsid w:val="00E4496B"/>
    <w:rsid w:val="00E45286"/>
    <w:rsid w:val="00E46CA6"/>
    <w:rsid w:val="00E47EC9"/>
    <w:rsid w:val="00E51FCC"/>
    <w:rsid w:val="00E543D3"/>
    <w:rsid w:val="00E550F0"/>
    <w:rsid w:val="00E62071"/>
    <w:rsid w:val="00E62A2A"/>
    <w:rsid w:val="00E64A41"/>
    <w:rsid w:val="00E66DF5"/>
    <w:rsid w:val="00E73089"/>
    <w:rsid w:val="00E73973"/>
    <w:rsid w:val="00E8157D"/>
    <w:rsid w:val="00E82101"/>
    <w:rsid w:val="00E8421B"/>
    <w:rsid w:val="00E84490"/>
    <w:rsid w:val="00E85EE6"/>
    <w:rsid w:val="00E9033D"/>
    <w:rsid w:val="00E95FB4"/>
    <w:rsid w:val="00E96D00"/>
    <w:rsid w:val="00E978CD"/>
    <w:rsid w:val="00EA0278"/>
    <w:rsid w:val="00EA0FAC"/>
    <w:rsid w:val="00EA38AA"/>
    <w:rsid w:val="00EA404B"/>
    <w:rsid w:val="00EA6DF7"/>
    <w:rsid w:val="00EB1CD9"/>
    <w:rsid w:val="00EB2EFC"/>
    <w:rsid w:val="00EB57AD"/>
    <w:rsid w:val="00EB58C7"/>
    <w:rsid w:val="00EB5907"/>
    <w:rsid w:val="00EB5C6A"/>
    <w:rsid w:val="00EB6B08"/>
    <w:rsid w:val="00EB785F"/>
    <w:rsid w:val="00EB78E9"/>
    <w:rsid w:val="00EC1C87"/>
    <w:rsid w:val="00EC26F6"/>
    <w:rsid w:val="00EC3465"/>
    <w:rsid w:val="00EC48F3"/>
    <w:rsid w:val="00EC63D6"/>
    <w:rsid w:val="00EC65BD"/>
    <w:rsid w:val="00EC6E49"/>
    <w:rsid w:val="00EC73BA"/>
    <w:rsid w:val="00ED41F7"/>
    <w:rsid w:val="00ED4E5F"/>
    <w:rsid w:val="00ED55B2"/>
    <w:rsid w:val="00ED5FB2"/>
    <w:rsid w:val="00ED6105"/>
    <w:rsid w:val="00EE0D57"/>
    <w:rsid w:val="00EE2C0E"/>
    <w:rsid w:val="00EE5491"/>
    <w:rsid w:val="00EE6152"/>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DF5"/>
    <w:rsid w:val="00F174FD"/>
    <w:rsid w:val="00F20B1C"/>
    <w:rsid w:val="00F23868"/>
    <w:rsid w:val="00F25F05"/>
    <w:rsid w:val="00F26D3A"/>
    <w:rsid w:val="00F26FF8"/>
    <w:rsid w:val="00F32FF3"/>
    <w:rsid w:val="00F33B84"/>
    <w:rsid w:val="00F41058"/>
    <w:rsid w:val="00F416DD"/>
    <w:rsid w:val="00F45115"/>
    <w:rsid w:val="00F45852"/>
    <w:rsid w:val="00F546A8"/>
    <w:rsid w:val="00F55032"/>
    <w:rsid w:val="00F6064C"/>
    <w:rsid w:val="00F64D47"/>
    <w:rsid w:val="00F65191"/>
    <w:rsid w:val="00F67594"/>
    <w:rsid w:val="00F71867"/>
    <w:rsid w:val="00F74E4D"/>
    <w:rsid w:val="00F757F3"/>
    <w:rsid w:val="00F800AA"/>
    <w:rsid w:val="00F804CF"/>
    <w:rsid w:val="00F81C71"/>
    <w:rsid w:val="00F825B8"/>
    <w:rsid w:val="00F82FE6"/>
    <w:rsid w:val="00F84B01"/>
    <w:rsid w:val="00F84F3E"/>
    <w:rsid w:val="00F857EC"/>
    <w:rsid w:val="00F91590"/>
    <w:rsid w:val="00F91C40"/>
    <w:rsid w:val="00F923BA"/>
    <w:rsid w:val="00F94A3D"/>
    <w:rsid w:val="00F96136"/>
    <w:rsid w:val="00FA042A"/>
    <w:rsid w:val="00FA16CC"/>
    <w:rsid w:val="00FA1E97"/>
    <w:rsid w:val="00FA3240"/>
    <w:rsid w:val="00FA3A11"/>
    <w:rsid w:val="00FA491A"/>
    <w:rsid w:val="00FA5BF7"/>
    <w:rsid w:val="00FA724C"/>
    <w:rsid w:val="00FA75AB"/>
    <w:rsid w:val="00FA793B"/>
    <w:rsid w:val="00FB158C"/>
    <w:rsid w:val="00FB2456"/>
    <w:rsid w:val="00FB46DE"/>
    <w:rsid w:val="00FB5E42"/>
    <w:rsid w:val="00FB69C6"/>
    <w:rsid w:val="00FC3A9D"/>
    <w:rsid w:val="00FC5276"/>
    <w:rsid w:val="00FC6296"/>
    <w:rsid w:val="00FD1BB0"/>
    <w:rsid w:val="00FD2789"/>
    <w:rsid w:val="00FD2F36"/>
    <w:rsid w:val="00FE1506"/>
    <w:rsid w:val="00FE3342"/>
    <w:rsid w:val="00FE3E4A"/>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813D5"/>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sv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5085</Words>
  <Characters>59980</Characters>
  <Application>Microsoft Office Word</Application>
  <DocSecurity>4</DocSecurity>
  <Lines>499</Lines>
  <Paragraphs>1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493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1-23T13:47:00Z</dcterms:created>
  <dcterms:modified xsi:type="dcterms:W3CDTF">2025-01-2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gUaizjKr"/&gt;&lt;style id="http://www.zotero.org/styles/apa" locale="en-US" hasBibliography="1" bibliographyStyleHasBeenSet="1"/&gt;&lt;prefs&gt;&lt;pref name="fieldType" value="Field"/&gt;&lt;/prefs&gt;&lt;/data&gt;</vt:lpwstr>
  </property>
</Properties>
</file>